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46910" w14:textId="77777777" w:rsidR="00B80B71" w:rsidRPr="00980132" w:rsidRDefault="00B80B71" w:rsidP="006D528D">
      <w:pPr>
        <w:rPr>
          <w:lang w:val="en-US"/>
        </w:rPr>
      </w:pPr>
      <w:bookmarkStart w:id="0" w:name="_Hlk144908489"/>
      <w:bookmarkEnd w:id="0"/>
      <w:r w:rsidRPr="00980132">
        <w:rPr>
          <w:lang w:val="en-US"/>
        </w:rPr>
        <w:t>Performance-Related Biases and Perceptions</w:t>
      </w:r>
    </w:p>
    <w:p w14:paraId="2B2AFDC6" w14:textId="7C2A6C53" w:rsidR="004D0D8C" w:rsidRPr="00A5300A" w:rsidRDefault="004D0D8C" w:rsidP="004D0D8C">
      <w:pPr>
        <w:pStyle w:val="Heading1"/>
        <w:jc w:val="both"/>
        <w:rPr>
          <w:lang w:val="en-US"/>
        </w:rPr>
      </w:pPr>
      <w:r w:rsidRPr="00A5300A">
        <w:rPr>
          <w:lang w:val="en-US"/>
        </w:rPr>
        <w:t>#</w:t>
      </w:r>
      <w:r>
        <w:rPr>
          <w:lang w:val="en-US"/>
        </w:rPr>
        <w:t xml:space="preserve"> Chapter 1</w:t>
      </w:r>
    </w:p>
    <w:p w14:paraId="0F8F3E84" w14:textId="2C579F16" w:rsidR="00B80B71" w:rsidRPr="00A5300A" w:rsidRDefault="00B80B71" w:rsidP="00B80B71">
      <w:pPr>
        <w:pStyle w:val="Heading1"/>
        <w:jc w:val="both"/>
        <w:rPr>
          <w:lang w:val="en-US"/>
        </w:rPr>
      </w:pPr>
      <w:r w:rsidRPr="00A5300A">
        <w:rPr>
          <w:lang w:val="en-US"/>
        </w:rPr>
        <w:t xml:space="preserve">## </w:t>
      </w:r>
      <w:r>
        <w:rPr>
          <w:lang w:val="en-US"/>
        </w:rPr>
        <w:t>Title</w:t>
      </w:r>
    </w:p>
    <w:p w14:paraId="055E0E2C" w14:textId="77777777" w:rsidR="00B80B71" w:rsidRPr="00BF26A9" w:rsidRDefault="00B80B71" w:rsidP="00B80B71">
      <w:pPr>
        <w:jc w:val="both"/>
        <w:rPr>
          <w:lang w:val="en-US"/>
        </w:rPr>
      </w:pPr>
      <w:r w:rsidRPr="00BF26A9">
        <w:rPr>
          <w:lang w:val="en-US"/>
        </w:rPr>
        <w:t>End Bias in Retrospective Voting: The Role of Framing and Affective Judgments</w:t>
      </w:r>
    </w:p>
    <w:p w14:paraId="045254A7" w14:textId="77777777" w:rsidR="00B80B71" w:rsidRDefault="00B80B71" w:rsidP="00B80B71">
      <w:pPr>
        <w:pStyle w:val="Heading1"/>
        <w:jc w:val="both"/>
        <w:rPr>
          <w:lang w:val="en-US"/>
        </w:rPr>
      </w:pPr>
      <w:r w:rsidRPr="00A5300A">
        <w:rPr>
          <w:lang w:val="en-US"/>
        </w:rPr>
        <w:t>## Abstract</w:t>
      </w:r>
      <w:r>
        <w:rPr>
          <w:lang w:val="en-US"/>
        </w:rPr>
        <w:t xml:space="preserve"> (7)</w:t>
      </w:r>
    </w:p>
    <w:p w14:paraId="79B9330A" w14:textId="77777777" w:rsidR="00F770BE" w:rsidRDefault="00F770BE" w:rsidP="00F770BE">
      <w:pPr>
        <w:rPr>
          <w:lang w:val="en-US"/>
        </w:rPr>
      </w:pPr>
    </w:p>
    <w:p w14:paraId="6A873C2C" w14:textId="0CBDAF6C" w:rsidR="00D93E60" w:rsidRPr="00F770BE" w:rsidRDefault="00D93E60" w:rsidP="00F770BE">
      <w:pPr>
        <w:rPr>
          <w:lang w:val="en-US"/>
        </w:rPr>
      </w:pPr>
      <w:r w:rsidRPr="00D93E60">
        <w:rPr>
          <w:lang w:val="en-US"/>
        </w:rPr>
        <w:t xml:space="preserve">The evaluation of presidential economic performance plays a controversial role in </w:t>
      </w:r>
      <w:r w:rsidRPr="00D93E60">
        <w:rPr>
          <w:highlight w:val="yellow"/>
          <w:lang w:val="en-US"/>
        </w:rPr>
        <w:t>retrospective voting</w:t>
      </w:r>
      <w:r w:rsidRPr="00D93E60">
        <w:rPr>
          <w:lang w:val="en-US"/>
        </w:rPr>
        <w:t xml:space="preserve"> and </w:t>
      </w:r>
      <w:r w:rsidRPr="00D93E60">
        <w:rPr>
          <w:highlight w:val="yellow"/>
          <w:lang w:val="en-US"/>
        </w:rPr>
        <w:t>democratic accountability</w:t>
      </w:r>
      <w:r w:rsidRPr="00D93E60">
        <w:rPr>
          <w:lang w:val="en-US"/>
        </w:rPr>
        <w:t xml:space="preserve">. </w:t>
      </w:r>
      <w:r w:rsidRPr="001C3FAC">
        <w:rPr>
          <w:highlight w:val="yellow"/>
          <w:lang w:val="en-US"/>
        </w:rPr>
        <w:t>Retrospective voting</w:t>
      </w:r>
      <w:r w:rsidRPr="00D93E60">
        <w:rPr>
          <w:lang w:val="en-US"/>
        </w:rPr>
        <w:t xml:space="preserve"> involves citizens assessing the past economic performance of incumbents when making electoral decisions, while </w:t>
      </w:r>
      <w:r w:rsidRPr="001C3FAC">
        <w:rPr>
          <w:highlight w:val="yellow"/>
          <w:lang w:val="en-US"/>
        </w:rPr>
        <w:t>democratic accountability</w:t>
      </w:r>
      <w:r w:rsidRPr="00D93E60">
        <w:rPr>
          <w:lang w:val="en-US"/>
        </w:rPr>
        <w:t xml:space="preserve"> ensures that elected representatives remain responsive to the needs of their constituents. However, the tendency for voters to simplify retrospective assessments by substituting conditions at the end for the whole, known as the </w:t>
      </w:r>
      <w:r w:rsidRPr="001C3FAC">
        <w:rPr>
          <w:highlight w:val="yellow"/>
          <w:lang w:val="en-US"/>
        </w:rPr>
        <w:t>end bias</w:t>
      </w:r>
      <w:r w:rsidRPr="00D93E60">
        <w:rPr>
          <w:lang w:val="en-US"/>
        </w:rPr>
        <w:t xml:space="preserve">, can distort their judgments. We study the influence of </w:t>
      </w:r>
      <w:r w:rsidRPr="001C3FAC">
        <w:rPr>
          <w:highlight w:val="yellow"/>
          <w:lang w:val="en-US"/>
        </w:rPr>
        <w:t>framing</w:t>
      </w:r>
      <w:r w:rsidRPr="00D93E60">
        <w:rPr>
          <w:lang w:val="en-US"/>
        </w:rPr>
        <w:t>, or the selection and presentation of information</w:t>
      </w:r>
      <w:r w:rsidR="00982131">
        <w:rPr>
          <w:lang w:val="en-US"/>
        </w:rPr>
        <w:t>,</w:t>
      </w:r>
      <w:r w:rsidRPr="00D93E60">
        <w:rPr>
          <w:lang w:val="en-US"/>
        </w:rPr>
        <w:t xml:space="preserve"> on mitigating the </w:t>
      </w:r>
      <w:r w:rsidRPr="001C3FAC">
        <w:rPr>
          <w:highlight w:val="yellow"/>
          <w:lang w:val="en-US"/>
        </w:rPr>
        <w:t>end bias</w:t>
      </w:r>
      <w:r w:rsidRPr="00D93E60">
        <w:rPr>
          <w:lang w:val="en-US"/>
        </w:rPr>
        <w:t xml:space="preserve"> and enabling more informed assessments of the incumbent's economic performance. Drawing on a series of surveys and experiments, we demonstrate how voters unintentionally rely on election-year performance due to the accessibility of this information, despite their actual intention to judge presidents evenly throughout the term. The findings suggest that providing voters with both yearly and cumulative economic </w:t>
      </w:r>
      <w:r w:rsidRPr="00F9414E">
        <w:rPr>
          <w:highlight w:val="yellow"/>
          <w:lang w:val="en-US"/>
        </w:rPr>
        <w:t>framing</w:t>
      </w:r>
      <w:r w:rsidRPr="00D93E60">
        <w:rPr>
          <w:lang w:val="en-US"/>
        </w:rPr>
        <w:t xml:space="preserve"> can align their actions with their intentions, eliminating the election-year emphasis. Moreover, we explore the influence of pre-existing </w:t>
      </w:r>
      <w:r w:rsidRPr="00F9414E">
        <w:rPr>
          <w:highlight w:val="yellow"/>
          <w:lang w:val="en-US"/>
        </w:rPr>
        <w:t>affective judgments</w:t>
      </w:r>
      <w:r w:rsidRPr="00D93E60">
        <w:rPr>
          <w:lang w:val="en-US"/>
        </w:rPr>
        <w:t>, which refer to the emotional ties and sentiments individuals hold toward political leaders, on overcoming the end bias, particularly in the evaluation of identified incumbents.</w:t>
      </w:r>
    </w:p>
    <w:p w14:paraId="5A746814" w14:textId="77777777" w:rsidR="005A4D68" w:rsidRDefault="005A4D68" w:rsidP="00B80B71">
      <w:pPr>
        <w:jc w:val="both"/>
        <w:rPr>
          <w:lang w:val="en-US"/>
        </w:rPr>
      </w:pPr>
    </w:p>
    <w:p w14:paraId="68787537" w14:textId="77777777" w:rsidR="00B80B71" w:rsidRDefault="00B80B71" w:rsidP="00B80B71">
      <w:pPr>
        <w:pStyle w:val="Heading1"/>
        <w:jc w:val="both"/>
        <w:rPr>
          <w:lang w:val="en-US"/>
        </w:rPr>
      </w:pPr>
      <w:r w:rsidRPr="00A5300A">
        <w:rPr>
          <w:lang w:val="en-US"/>
        </w:rPr>
        <w:t>## Introduction</w:t>
      </w:r>
      <w:r>
        <w:rPr>
          <w:lang w:val="en-US"/>
        </w:rPr>
        <w:t xml:space="preserve"> (7)</w:t>
      </w:r>
    </w:p>
    <w:p w14:paraId="70E50B47" w14:textId="77777777" w:rsidR="00F770BE" w:rsidRPr="00F770BE" w:rsidRDefault="00F770BE" w:rsidP="00F770BE">
      <w:pPr>
        <w:rPr>
          <w:lang w:val="en-US"/>
        </w:rPr>
      </w:pPr>
    </w:p>
    <w:p w14:paraId="263AA6E5" w14:textId="1D0D313F" w:rsidR="005945B4" w:rsidRPr="005945B4" w:rsidRDefault="005945B4" w:rsidP="00B80B71">
      <w:pPr>
        <w:jc w:val="both"/>
        <w:rPr>
          <w:lang w:val="en-US"/>
        </w:rPr>
      </w:pPr>
      <w:r w:rsidRPr="005945B4">
        <w:rPr>
          <w:lang w:val="en-US"/>
        </w:rPr>
        <w:t xml:space="preserve">In the realm of </w:t>
      </w:r>
      <w:r w:rsidRPr="00693B0A">
        <w:rPr>
          <w:highlight w:val="yellow"/>
          <w:lang w:val="en-US"/>
        </w:rPr>
        <w:t>retrospective voting</w:t>
      </w:r>
      <w:r w:rsidRPr="005945B4">
        <w:rPr>
          <w:lang w:val="en-US"/>
        </w:rPr>
        <w:t xml:space="preserve"> and </w:t>
      </w:r>
      <w:r w:rsidRPr="00693B0A">
        <w:rPr>
          <w:highlight w:val="yellow"/>
          <w:lang w:val="en-US"/>
        </w:rPr>
        <w:t>democratic accountability</w:t>
      </w:r>
      <w:r w:rsidRPr="005945B4">
        <w:rPr>
          <w:lang w:val="en-US"/>
        </w:rPr>
        <w:t xml:space="preserve">, evaluating the economic performance of incumbents holds a controverted importance. A noteworthy challenge arises from voters' tendency to prioritize short-term economic conditions shortly before elections, rather than considering the overall performance throughout an incumbent's term </w:t>
      </w:r>
      <w:r w:rsidRPr="00693B0A">
        <w:rPr>
          <w:highlight w:val="magenta"/>
          <w:lang w:val="en-US"/>
        </w:rPr>
        <w:t>[@AchenBartels_Chairs_2004]</w:t>
      </w:r>
      <w:r w:rsidRPr="005945B4">
        <w:rPr>
          <w:lang w:val="en-US"/>
        </w:rPr>
        <w:t xml:space="preserve">. This behavior raises three critical issues: firstly, it leads politicians to focus on short-term growth at the expense of long-term planning; secondly, it can overshadow sustained economic strategies with short-term manipulations; and thirdly, it fosters myopic policies within each presidential economic juncture rather than evaluating incumbents' preparedness </w:t>
      </w:r>
      <w:r w:rsidRPr="00F90458">
        <w:rPr>
          <w:highlight w:val="magenta"/>
          <w:lang w:val="en-US"/>
        </w:rPr>
        <w:t>[@Tufte_1978; @Bartels_2008; @HealyLenz_2014]</w:t>
      </w:r>
      <w:r w:rsidRPr="005945B4">
        <w:rPr>
          <w:lang w:val="en-US"/>
        </w:rPr>
        <w:t xml:space="preserve">. </w:t>
      </w:r>
      <w:r w:rsidR="00052A40">
        <w:rPr>
          <w:lang w:val="en-US"/>
        </w:rPr>
        <w:t>Additionally</w:t>
      </w:r>
      <w:r w:rsidR="00CA7238">
        <w:rPr>
          <w:lang w:val="en-US"/>
        </w:rPr>
        <w:t>,</w:t>
      </w:r>
      <w:r w:rsidR="001F6253">
        <w:rPr>
          <w:lang w:val="en-US"/>
        </w:rPr>
        <w:t xml:space="preserve"> r</w:t>
      </w:r>
      <w:r w:rsidRPr="005945B4">
        <w:rPr>
          <w:lang w:val="en-US"/>
        </w:rPr>
        <w:t xml:space="preserve">esearch conducted by </w:t>
      </w:r>
      <w:r w:rsidRPr="00DC72CD">
        <w:rPr>
          <w:highlight w:val="magenta"/>
          <w:lang w:val="en-US"/>
        </w:rPr>
        <w:t>@Sarafidis_2007</w:t>
      </w:r>
      <w:r w:rsidRPr="005945B4">
        <w:rPr>
          <w:lang w:val="en-US"/>
        </w:rPr>
        <w:t xml:space="preserve"> </w:t>
      </w:r>
      <w:r w:rsidR="004D6138">
        <w:rPr>
          <w:lang w:val="en-US"/>
        </w:rPr>
        <w:t>underscores</w:t>
      </w:r>
      <w:r w:rsidRPr="005945B4">
        <w:rPr>
          <w:lang w:val="en-US"/>
        </w:rPr>
        <w:t xml:space="preserve"> the prevalence of voters' memory constraints, limiting their ability to retain and process information, while </w:t>
      </w:r>
      <w:r w:rsidRPr="00DC72CD">
        <w:rPr>
          <w:highlight w:val="magenta"/>
          <w:lang w:val="en-US"/>
        </w:rPr>
        <w:t>@CampelloZucco_CommodityPrices2022</w:t>
      </w:r>
      <w:r w:rsidRPr="005945B4">
        <w:rPr>
          <w:lang w:val="en-US"/>
        </w:rPr>
        <w:t xml:space="preserve"> </w:t>
      </w:r>
      <w:r w:rsidR="004D6138">
        <w:rPr>
          <w:lang w:val="en-US"/>
        </w:rPr>
        <w:t xml:space="preserve">further emphasize </w:t>
      </w:r>
      <w:r w:rsidRPr="005945B4">
        <w:rPr>
          <w:lang w:val="en-US"/>
        </w:rPr>
        <w:t xml:space="preserve">the issue of misattribution of responsibility, which occurs when voters attribute economic conditions </w:t>
      </w:r>
      <w:r w:rsidRPr="005945B4">
        <w:rPr>
          <w:lang w:val="en-US"/>
        </w:rPr>
        <w:lastRenderedPageBreak/>
        <w:t>to incumbents even when those conditions are determined by factors beyond governmental control, influencing their evaluation of incumbents' economic performance.</w:t>
      </w:r>
    </w:p>
    <w:p w14:paraId="65A33E78" w14:textId="77777777" w:rsidR="007F763C" w:rsidRDefault="007F763C" w:rsidP="00B80B71">
      <w:pPr>
        <w:jc w:val="both"/>
        <w:rPr>
          <w:lang w:val="en-US"/>
        </w:rPr>
      </w:pPr>
    </w:p>
    <w:p w14:paraId="1E4D143D" w14:textId="5480BA94" w:rsidR="00B80B71" w:rsidRDefault="00B80B71" w:rsidP="00B80B71">
      <w:pPr>
        <w:jc w:val="both"/>
        <w:rPr>
          <w:lang w:val="en-US"/>
        </w:rPr>
      </w:pPr>
      <w:r w:rsidRPr="007C559E">
        <w:rPr>
          <w:lang w:val="en-US"/>
        </w:rPr>
        <w:t xml:space="preserve">The </w:t>
      </w:r>
      <w:r w:rsidRPr="0081463A">
        <w:rPr>
          <w:highlight w:val="yellow"/>
          <w:lang w:val="en-US"/>
        </w:rPr>
        <w:t>end bias</w:t>
      </w:r>
      <w:r w:rsidRPr="007C559E">
        <w:rPr>
          <w:lang w:val="en-US"/>
        </w:rPr>
        <w:t>, a cognitive tendency to substitute the end for the whole, plays a significant role in voters' evaluations of economic performance.</w:t>
      </w:r>
      <w:r w:rsidRPr="008631C0">
        <w:rPr>
          <w:lang w:val="en-US"/>
        </w:rPr>
        <w:t xml:space="preserve"> The concept of </w:t>
      </w:r>
      <w:r>
        <w:rPr>
          <w:lang w:val="en-US"/>
        </w:rPr>
        <w:t>“A</w:t>
      </w:r>
      <w:r w:rsidRPr="008631C0">
        <w:rPr>
          <w:lang w:val="en-US"/>
        </w:rPr>
        <w:t xml:space="preserve">ttribute </w:t>
      </w:r>
      <w:r>
        <w:rPr>
          <w:lang w:val="en-US"/>
        </w:rPr>
        <w:t>S</w:t>
      </w:r>
      <w:r w:rsidRPr="008631C0">
        <w:rPr>
          <w:lang w:val="en-US"/>
        </w:rPr>
        <w:t>ubstitution</w:t>
      </w:r>
      <w:r>
        <w:rPr>
          <w:lang w:val="en-US"/>
        </w:rPr>
        <w:t>”</w:t>
      </w:r>
      <w:r w:rsidRPr="008631C0">
        <w:rPr>
          <w:lang w:val="en-US"/>
        </w:rPr>
        <w:t xml:space="preserve">, illustrated by </w:t>
      </w:r>
      <w:r>
        <w:rPr>
          <w:highlight w:val="magenta"/>
          <w:lang w:val="en-US"/>
        </w:rPr>
        <w:t>@K</w:t>
      </w:r>
      <w:r w:rsidRPr="00404BA2">
        <w:rPr>
          <w:highlight w:val="magenta"/>
          <w:lang w:val="en-US"/>
        </w:rPr>
        <w:t>ahneman</w:t>
      </w:r>
      <w:r>
        <w:rPr>
          <w:highlight w:val="magenta"/>
          <w:lang w:val="en-US"/>
        </w:rPr>
        <w:t>_</w:t>
      </w:r>
      <w:r w:rsidRPr="00404BA2">
        <w:rPr>
          <w:highlight w:val="magenta"/>
          <w:lang w:val="en-US"/>
        </w:rPr>
        <w:t>2003</w:t>
      </w:r>
      <w:r w:rsidRPr="008631C0">
        <w:rPr>
          <w:lang w:val="en-US"/>
        </w:rPr>
        <w:t xml:space="preserve"> and </w:t>
      </w:r>
      <w:r>
        <w:rPr>
          <w:highlight w:val="magenta"/>
          <w:lang w:val="en-US"/>
        </w:rPr>
        <w:t>@K</w:t>
      </w:r>
      <w:r w:rsidRPr="00404BA2">
        <w:rPr>
          <w:highlight w:val="magenta"/>
          <w:lang w:val="en-US"/>
        </w:rPr>
        <w:t>ahnemanFred</w:t>
      </w:r>
      <w:r>
        <w:rPr>
          <w:highlight w:val="magenta"/>
          <w:lang w:val="en-US"/>
        </w:rPr>
        <w:t>_</w:t>
      </w:r>
      <w:r w:rsidRPr="00404BA2">
        <w:rPr>
          <w:highlight w:val="magenta"/>
          <w:lang w:val="en-US"/>
        </w:rPr>
        <w:t>2002</w:t>
      </w:r>
      <w:r w:rsidRPr="008631C0">
        <w:rPr>
          <w:lang w:val="en-US"/>
        </w:rPr>
        <w:t xml:space="preserve">, reveals how individuals unconsciously replace a target attribute with a more readily accessible, related attribute when making judgments. This phenomenon, exemplified in experiments by </w:t>
      </w:r>
      <w:r>
        <w:rPr>
          <w:highlight w:val="magenta"/>
          <w:lang w:val="en-US"/>
        </w:rPr>
        <w:t>@K</w:t>
      </w:r>
      <w:r w:rsidRPr="00404BA2">
        <w:rPr>
          <w:highlight w:val="magenta"/>
          <w:lang w:val="en-US"/>
        </w:rPr>
        <w:t>ahneman</w:t>
      </w:r>
      <w:r>
        <w:rPr>
          <w:highlight w:val="magenta"/>
          <w:lang w:val="en-US"/>
        </w:rPr>
        <w:t>Etal_</w:t>
      </w:r>
      <w:r w:rsidRPr="00404BA2">
        <w:rPr>
          <w:highlight w:val="magenta"/>
          <w:lang w:val="en-US"/>
        </w:rPr>
        <w:t>1993</w:t>
      </w:r>
      <w:r w:rsidRPr="008631C0">
        <w:rPr>
          <w:lang w:val="en-US"/>
        </w:rPr>
        <w:t xml:space="preserve"> involving </w:t>
      </w:r>
      <w:r>
        <w:rPr>
          <w:lang w:val="en-US"/>
        </w:rPr>
        <w:t xml:space="preserve">the </w:t>
      </w:r>
      <w:r w:rsidRPr="008631C0">
        <w:rPr>
          <w:lang w:val="en-US"/>
        </w:rPr>
        <w:t xml:space="preserve">immersion </w:t>
      </w:r>
      <w:r>
        <w:rPr>
          <w:lang w:val="en-US"/>
        </w:rPr>
        <w:t xml:space="preserve">of hands </w:t>
      </w:r>
      <w:r w:rsidRPr="008631C0">
        <w:rPr>
          <w:lang w:val="en-US"/>
        </w:rPr>
        <w:t xml:space="preserve">in cold water, showcases people's inclination to remember experiences based on peak and end conditions, termed the "Peak-End Rule." This bias extends to diverse retrospective evaluations </w:t>
      </w:r>
      <w:r>
        <w:rPr>
          <w:lang w:val="en-US"/>
        </w:rPr>
        <w:t xml:space="preserve">ranging from vacations to colonoscopies that </w:t>
      </w:r>
      <w:r w:rsidR="004C2F8A">
        <w:rPr>
          <w:lang w:val="en-US"/>
        </w:rPr>
        <w:t>exhibit</w:t>
      </w:r>
      <w:r w:rsidR="00DC3780">
        <w:rPr>
          <w:lang w:val="en-US"/>
        </w:rPr>
        <w:t xml:space="preserve"> </w:t>
      </w:r>
      <w:r w:rsidRPr="008631C0">
        <w:rPr>
          <w:lang w:val="en-US"/>
        </w:rPr>
        <w:t xml:space="preserve">the </w:t>
      </w:r>
      <w:r w:rsidR="00887CE7">
        <w:rPr>
          <w:lang w:val="en-US"/>
        </w:rPr>
        <w:t xml:space="preserve">general </w:t>
      </w:r>
      <w:r w:rsidRPr="008631C0">
        <w:rPr>
          <w:lang w:val="en-US"/>
        </w:rPr>
        <w:t xml:space="preserve">tendency </w:t>
      </w:r>
      <w:r w:rsidR="00887CE7">
        <w:rPr>
          <w:lang w:val="en-US"/>
        </w:rPr>
        <w:t xml:space="preserve">for people </w:t>
      </w:r>
      <w:r w:rsidRPr="008631C0">
        <w:rPr>
          <w:lang w:val="en-US"/>
        </w:rPr>
        <w:t xml:space="preserve">to substitute overall assessments with easily accessible peak and end information </w:t>
      </w:r>
      <w:r>
        <w:rPr>
          <w:lang w:val="en-US"/>
        </w:rPr>
        <w:t xml:space="preserve">(e.g., </w:t>
      </w:r>
      <w:r>
        <w:rPr>
          <w:highlight w:val="magenta"/>
          <w:lang w:val="en-US"/>
        </w:rPr>
        <w:t>@L</w:t>
      </w:r>
      <w:r w:rsidRPr="00037569">
        <w:rPr>
          <w:highlight w:val="magenta"/>
          <w:lang w:val="en-US"/>
        </w:rPr>
        <w:t>oewestein</w:t>
      </w:r>
      <w:r>
        <w:rPr>
          <w:highlight w:val="magenta"/>
          <w:lang w:val="en-US"/>
        </w:rPr>
        <w:t>_</w:t>
      </w:r>
      <w:r w:rsidRPr="00037569">
        <w:rPr>
          <w:highlight w:val="magenta"/>
          <w:lang w:val="en-US"/>
        </w:rPr>
        <w:t>1993</w:t>
      </w:r>
      <w:r>
        <w:rPr>
          <w:lang w:val="en-US"/>
        </w:rPr>
        <w:t xml:space="preserve">; </w:t>
      </w:r>
      <w:r>
        <w:rPr>
          <w:highlight w:val="magenta"/>
          <w:lang w:val="en-US"/>
        </w:rPr>
        <w:t>@B</w:t>
      </w:r>
      <w:r w:rsidRPr="00037569">
        <w:rPr>
          <w:highlight w:val="magenta"/>
          <w:lang w:val="en-US"/>
        </w:rPr>
        <w:t>aumgarte</w:t>
      </w:r>
      <w:r>
        <w:rPr>
          <w:highlight w:val="magenta"/>
          <w:lang w:val="en-US"/>
        </w:rPr>
        <w:t>n_199</w:t>
      </w:r>
      <w:r w:rsidRPr="00037569">
        <w:rPr>
          <w:highlight w:val="magenta"/>
          <w:lang w:val="en-US"/>
        </w:rPr>
        <w:t>7</w:t>
      </w:r>
      <w:r>
        <w:rPr>
          <w:lang w:val="en-US"/>
        </w:rPr>
        <w:t xml:space="preserve">; </w:t>
      </w:r>
      <w:r>
        <w:rPr>
          <w:highlight w:val="magenta"/>
          <w:lang w:val="en-US"/>
        </w:rPr>
        <w:t>@R</w:t>
      </w:r>
      <w:r w:rsidRPr="00037569">
        <w:rPr>
          <w:highlight w:val="magenta"/>
          <w:lang w:val="en-US"/>
        </w:rPr>
        <w:t>oss</w:t>
      </w:r>
      <w:r>
        <w:rPr>
          <w:highlight w:val="magenta"/>
          <w:lang w:val="en-US"/>
        </w:rPr>
        <w:t>_</w:t>
      </w:r>
      <w:r w:rsidRPr="00037569">
        <w:rPr>
          <w:highlight w:val="magenta"/>
          <w:lang w:val="en-US"/>
        </w:rPr>
        <w:t>1991</w:t>
      </w:r>
      <w:r>
        <w:rPr>
          <w:lang w:val="en-US"/>
        </w:rPr>
        <w:t xml:space="preserve">; </w:t>
      </w:r>
      <w:r w:rsidRPr="001C6558">
        <w:rPr>
          <w:highlight w:val="magenta"/>
          <w:lang w:val="en-US"/>
        </w:rPr>
        <w:t>@ZauDieAriely_2006</w:t>
      </w:r>
      <w:r w:rsidRPr="008631C0">
        <w:rPr>
          <w:lang w:val="en-US"/>
        </w:rPr>
        <w:t>).</w:t>
      </w:r>
    </w:p>
    <w:p w14:paraId="1E02D5F0" w14:textId="77777777" w:rsidR="007F763C" w:rsidRDefault="007F763C" w:rsidP="00B80B71">
      <w:pPr>
        <w:jc w:val="both"/>
        <w:rPr>
          <w:lang w:val="en-US"/>
        </w:rPr>
      </w:pPr>
    </w:p>
    <w:p w14:paraId="0E0E2049" w14:textId="6723656F" w:rsidR="00B80B71" w:rsidRDefault="00B80B71" w:rsidP="00B80B71">
      <w:pPr>
        <w:jc w:val="both"/>
        <w:rPr>
          <w:lang w:val="en-US"/>
        </w:rPr>
      </w:pPr>
      <w:r w:rsidRPr="007C559E">
        <w:rPr>
          <w:lang w:val="en-US"/>
        </w:rPr>
        <w:t>Previous political science research</w:t>
      </w:r>
      <w:r w:rsidR="00BC078E">
        <w:rPr>
          <w:lang w:val="en-US"/>
        </w:rPr>
        <w:t xml:space="preserve"> </w:t>
      </w:r>
      <w:r w:rsidRPr="007C559E">
        <w:rPr>
          <w:lang w:val="en-US"/>
        </w:rPr>
        <w:t xml:space="preserve">posited </w:t>
      </w:r>
      <w:r>
        <w:rPr>
          <w:lang w:val="en-US"/>
        </w:rPr>
        <w:t xml:space="preserve">“citizens’ </w:t>
      </w:r>
      <w:r w:rsidRPr="007C559E">
        <w:rPr>
          <w:lang w:val="en-US"/>
        </w:rPr>
        <w:t>limited memory</w:t>
      </w:r>
      <w:r>
        <w:rPr>
          <w:lang w:val="en-US"/>
        </w:rPr>
        <w:t>”</w:t>
      </w:r>
      <w:r w:rsidRPr="007C559E">
        <w:rPr>
          <w:lang w:val="en-US"/>
        </w:rPr>
        <w:t xml:space="preserve"> and the perception that </w:t>
      </w:r>
      <w:r>
        <w:rPr>
          <w:lang w:val="en-US"/>
        </w:rPr>
        <w:t>“</w:t>
      </w:r>
      <w:r w:rsidRPr="007C559E">
        <w:rPr>
          <w:lang w:val="en-US"/>
        </w:rPr>
        <w:t>election-year economy is particularly informative</w:t>
      </w:r>
      <w:r>
        <w:rPr>
          <w:lang w:val="en-US"/>
        </w:rPr>
        <w:t>”</w:t>
      </w:r>
      <w:r w:rsidRPr="007C559E">
        <w:rPr>
          <w:lang w:val="en-US"/>
        </w:rPr>
        <w:t xml:space="preserve"> as contributors to this bias </w:t>
      </w:r>
      <w:r w:rsidRPr="003C5F5E">
        <w:rPr>
          <w:highlight w:val="magenta"/>
          <w:lang w:val="en-US"/>
        </w:rPr>
        <w:t xml:space="preserve">[@Sarafidis_2007; </w:t>
      </w:r>
      <w:r>
        <w:rPr>
          <w:highlight w:val="magenta"/>
          <w:lang w:val="en-US"/>
        </w:rPr>
        <w:t>@</w:t>
      </w:r>
      <w:r w:rsidRPr="003C5F5E">
        <w:rPr>
          <w:highlight w:val="magenta"/>
          <w:lang w:val="en-US"/>
        </w:rPr>
        <w:t>MacKuen_1992]</w:t>
      </w:r>
      <w:r w:rsidRPr="007C559E">
        <w:rPr>
          <w:lang w:val="en-US"/>
        </w:rPr>
        <w:t xml:space="preserve">. However, </w:t>
      </w:r>
      <w:r w:rsidRPr="00CA2EAD">
        <w:rPr>
          <w:highlight w:val="magenta"/>
          <w:lang w:val="en-US"/>
        </w:rPr>
        <w:t>@HealyLenz_2014</w:t>
      </w:r>
      <w:r w:rsidRPr="007C559E">
        <w:rPr>
          <w:lang w:val="en-US"/>
        </w:rPr>
        <w:t xml:space="preserve"> propose an intriguing explanation known as the "end heuristic" drawing from</w:t>
      </w:r>
      <w:r>
        <w:rPr>
          <w:lang w:val="en-US"/>
        </w:rPr>
        <w:t xml:space="preserve"> p</w:t>
      </w:r>
      <w:r w:rsidRPr="00086F24">
        <w:rPr>
          <w:lang w:val="en-US"/>
        </w:rPr>
        <w:t>sychological research</w:t>
      </w:r>
      <w:r>
        <w:rPr>
          <w:lang w:val="en-US"/>
        </w:rPr>
        <w:t xml:space="preserve"> </w:t>
      </w:r>
      <w:r w:rsidRPr="00086F24">
        <w:rPr>
          <w:lang w:val="en-US"/>
        </w:rPr>
        <w:t xml:space="preserve">by </w:t>
      </w:r>
      <w:r>
        <w:rPr>
          <w:highlight w:val="magenta"/>
          <w:lang w:val="en-US"/>
        </w:rPr>
        <w:t>@L</w:t>
      </w:r>
      <w:r w:rsidRPr="00D407BE">
        <w:rPr>
          <w:highlight w:val="magenta"/>
          <w:lang w:val="en-US"/>
        </w:rPr>
        <w:t>iersch</w:t>
      </w:r>
      <w:r>
        <w:rPr>
          <w:highlight w:val="magenta"/>
          <w:lang w:val="en-US"/>
        </w:rPr>
        <w:t>_</w:t>
      </w:r>
      <w:r w:rsidRPr="00D407BE">
        <w:rPr>
          <w:highlight w:val="magenta"/>
          <w:lang w:val="en-US"/>
        </w:rPr>
        <w:t>200</w:t>
      </w:r>
      <w:r>
        <w:rPr>
          <w:highlight w:val="magenta"/>
          <w:lang w:val="en-US"/>
        </w:rPr>
        <w:t>9</w:t>
      </w:r>
      <w:r w:rsidRPr="00AA769C">
        <w:rPr>
          <w:lang w:val="en-US"/>
        </w:rPr>
        <w:t xml:space="preserve"> and </w:t>
      </w:r>
      <w:r>
        <w:rPr>
          <w:highlight w:val="magenta"/>
          <w:lang w:val="en-US"/>
        </w:rPr>
        <w:t>@</w:t>
      </w:r>
      <w:r w:rsidRPr="005A44CC">
        <w:rPr>
          <w:highlight w:val="magenta"/>
          <w:lang w:val="en-US"/>
        </w:rPr>
        <w:t>VareyKahneman_1992</w:t>
      </w:r>
      <w:r>
        <w:rPr>
          <w:lang w:val="en-US"/>
        </w:rPr>
        <w:t>, which</w:t>
      </w:r>
      <w:r w:rsidRPr="00086F24">
        <w:rPr>
          <w:lang w:val="en-US"/>
        </w:rPr>
        <w:t xml:space="preserve"> shows that individuals overweight discomfort at the end when evaluating hypothetical sequences of unpleasant episodes</w:t>
      </w:r>
      <w:r w:rsidRPr="007C559E">
        <w:rPr>
          <w:lang w:val="en-US"/>
        </w:rPr>
        <w:t>. Contrary to prevailing explanations, the end-heuristic</w:t>
      </w:r>
      <w:r>
        <w:rPr>
          <w:lang w:val="en-US"/>
        </w:rPr>
        <w:t xml:space="preserve"> </w:t>
      </w:r>
      <w:r w:rsidRPr="007C559E">
        <w:rPr>
          <w:lang w:val="en-US"/>
        </w:rPr>
        <w:t>suggests that voters indeed intend to judge presidents based on cumulative growth</w:t>
      </w:r>
      <w:r>
        <w:rPr>
          <w:lang w:val="en-US"/>
        </w:rPr>
        <w:t xml:space="preserve"> but </w:t>
      </w:r>
      <w:r w:rsidRPr="007C559E">
        <w:rPr>
          <w:lang w:val="en-US"/>
        </w:rPr>
        <w:t>due to the accessibility of election-year performance information, voters inadvertently substitute it for cumulative growth.</w:t>
      </w:r>
    </w:p>
    <w:p w14:paraId="33C36430" w14:textId="77777777" w:rsidR="007F763C" w:rsidRDefault="007F763C" w:rsidP="00B80B71">
      <w:pPr>
        <w:jc w:val="both"/>
        <w:rPr>
          <w:lang w:val="en-US"/>
        </w:rPr>
      </w:pPr>
    </w:p>
    <w:p w14:paraId="6FCB9CA6" w14:textId="2F5A5FCA" w:rsidR="00B80B71" w:rsidRDefault="00B80B71" w:rsidP="00B80B71">
      <w:pPr>
        <w:jc w:val="both"/>
        <w:rPr>
          <w:lang w:val="en-US"/>
        </w:rPr>
      </w:pPr>
      <w:r w:rsidRPr="00257733">
        <w:rPr>
          <w:lang w:val="en-US"/>
        </w:rPr>
        <w:t>The concept</w:t>
      </w:r>
      <w:r>
        <w:rPr>
          <w:lang w:val="en-US"/>
        </w:rPr>
        <w:t>s</w:t>
      </w:r>
      <w:r w:rsidRPr="00257733">
        <w:rPr>
          <w:lang w:val="en-US"/>
        </w:rPr>
        <w:t xml:space="preserve"> of</w:t>
      </w:r>
      <w:r>
        <w:rPr>
          <w:lang w:val="en-US"/>
        </w:rPr>
        <w:t xml:space="preserve"> </w:t>
      </w:r>
      <w:r w:rsidRPr="006979C1">
        <w:rPr>
          <w:highlight w:val="yellow"/>
          <w:lang w:val="en-US"/>
        </w:rPr>
        <w:t>retrospective voting</w:t>
      </w:r>
      <w:r>
        <w:rPr>
          <w:lang w:val="en-US"/>
        </w:rPr>
        <w:t xml:space="preserve"> and</w:t>
      </w:r>
      <w:r w:rsidRPr="00257733">
        <w:rPr>
          <w:lang w:val="en-US"/>
        </w:rPr>
        <w:t xml:space="preserve"> </w:t>
      </w:r>
      <w:r w:rsidRPr="006F07DF">
        <w:rPr>
          <w:highlight w:val="yellow"/>
          <w:lang w:val="en-US"/>
        </w:rPr>
        <w:t>democratic accountability</w:t>
      </w:r>
      <w:r w:rsidRPr="00257733">
        <w:rPr>
          <w:lang w:val="en-US"/>
        </w:rPr>
        <w:t xml:space="preserve"> </w:t>
      </w:r>
      <w:r>
        <w:rPr>
          <w:lang w:val="en-US"/>
        </w:rPr>
        <w:t>are</w:t>
      </w:r>
      <w:r w:rsidRPr="00257733">
        <w:rPr>
          <w:lang w:val="en-US"/>
        </w:rPr>
        <w:t xml:space="preserve"> closely intertwined with </w:t>
      </w:r>
      <w:r w:rsidRPr="006F07DF">
        <w:rPr>
          <w:highlight w:val="yellow"/>
          <w:lang w:val="en-US"/>
        </w:rPr>
        <w:t>framing</w:t>
      </w:r>
      <w:r w:rsidRPr="00257733">
        <w:rPr>
          <w:lang w:val="en-US"/>
        </w:rPr>
        <w:t>, as political actors and media outlets often frame issues to influence public opinion and perception of government performance</w:t>
      </w:r>
      <w:r w:rsidR="00C96877">
        <w:rPr>
          <w:lang w:val="en-US"/>
        </w:rPr>
        <w:t xml:space="preserve"> </w:t>
      </w:r>
      <w:r w:rsidR="00C96877" w:rsidRPr="008C7A5A">
        <w:rPr>
          <w:highlight w:val="magenta"/>
          <w:lang w:val="en-US"/>
        </w:rPr>
        <w:t>[@McCombs_1972]</w:t>
      </w:r>
      <w:r>
        <w:rPr>
          <w:lang w:val="en-US"/>
        </w:rPr>
        <w:t xml:space="preserve">. </w:t>
      </w:r>
      <w:r w:rsidRPr="00841474">
        <w:rPr>
          <w:lang w:val="en-US"/>
        </w:rPr>
        <w:t xml:space="preserve">Scholars like </w:t>
      </w:r>
      <w:r w:rsidR="00AA305B" w:rsidRPr="00AA305B">
        <w:rPr>
          <w:highlight w:val="magenta"/>
          <w:lang w:val="en-US"/>
        </w:rPr>
        <w:t>@</w:t>
      </w:r>
      <w:r w:rsidR="00AA305B" w:rsidRPr="00307943">
        <w:rPr>
          <w:highlight w:val="magenta"/>
          <w:lang w:val="en-US"/>
        </w:rPr>
        <w:t>Goffman</w:t>
      </w:r>
      <w:r w:rsidR="00AA305B">
        <w:rPr>
          <w:highlight w:val="magenta"/>
          <w:lang w:val="en-US"/>
        </w:rPr>
        <w:t>_</w:t>
      </w:r>
      <w:r w:rsidR="00AA305B" w:rsidRPr="00307943">
        <w:rPr>
          <w:highlight w:val="magenta"/>
          <w:lang w:val="en-US"/>
        </w:rPr>
        <w:t>19</w:t>
      </w:r>
      <w:r w:rsidR="00744824">
        <w:rPr>
          <w:highlight w:val="magenta"/>
          <w:lang w:val="en-US"/>
        </w:rPr>
        <w:t>86</w:t>
      </w:r>
      <w:r w:rsidRPr="005E22AF">
        <w:rPr>
          <w:highlight w:val="magenta"/>
          <w:lang w:val="en-US"/>
        </w:rPr>
        <w:t xml:space="preserve"> and </w:t>
      </w:r>
      <w:r w:rsidR="001F3763">
        <w:rPr>
          <w:highlight w:val="magenta"/>
          <w:lang w:val="en-US"/>
        </w:rPr>
        <w:t>@</w:t>
      </w:r>
      <w:r w:rsidRPr="005E22AF">
        <w:rPr>
          <w:highlight w:val="magenta"/>
          <w:lang w:val="en-US"/>
        </w:rPr>
        <w:t>Lakoff</w:t>
      </w:r>
      <w:r w:rsidR="001F3763">
        <w:rPr>
          <w:highlight w:val="magenta"/>
          <w:lang w:val="en-US"/>
        </w:rPr>
        <w:t>_</w:t>
      </w:r>
      <w:r w:rsidRPr="005E22AF">
        <w:rPr>
          <w:highlight w:val="magenta"/>
          <w:lang w:val="en-US"/>
        </w:rPr>
        <w:t>20</w:t>
      </w:r>
      <w:r w:rsidR="001F3763">
        <w:rPr>
          <w:highlight w:val="magenta"/>
          <w:lang w:val="en-US"/>
        </w:rPr>
        <w:t>1</w:t>
      </w:r>
      <w:r w:rsidRPr="005E22AF">
        <w:rPr>
          <w:highlight w:val="magenta"/>
          <w:lang w:val="en-US"/>
        </w:rPr>
        <w:t>4</w:t>
      </w:r>
      <w:r w:rsidRPr="00841474">
        <w:rPr>
          <w:lang w:val="en-US"/>
        </w:rPr>
        <w:t xml:space="preserve"> argue that the way an issue or message is framed can activate certain cognitive schemas and influence how individuals understand and respond to it.</w:t>
      </w:r>
      <w:r>
        <w:rPr>
          <w:lang w:val="en-US"/>
        </w:rPr>
        <w:t xml:space="preserve"> </w:t>
      </w:r>
      <w:r w:rsidRPr="00AC6C4F">
        <w:rPr>
          <w:lang w:val="en-US"/>
        </w:rPr>
        <w:t xml:space="preserve">To reinforce democratic accountability, the adoption of yearly and cumulative economic </w:t>
      </w:r>
      <w:r w:rsidRPr="00C10266">
        <w:rPr>
          <w:highlight w:val="yellow"/>
          <w:lang w:val="en-US"/>
        </w:rPr>
        <w:t>framing</w:t>
      </w:r>
      <w:r>
        <w:rPr>
          <w:lang w:val="en-US"/>
        </w:rPr>
        <w:t xml:space="preserve"> could</w:t>
      </w:r>
      <w:r w:rsidRPr="00AC6C4F">
        <w:rPr>
          <w:lang w:val="en-US"/>
        </w:rPr>
        <w:t xml:space="preserve"> effectively mitigate the end bias. </w:t>
      </w:r>
      <w:r w:rsidRPr="00970A76">
        <w:rPr>
          <w:lang w:val="en-US"/>
        </w:rPr>
        <w:t xml:space="preserve">As </w:t>
      </w:r>
      <w:r>
        <w:rPr>
          <w:lang w:val="en-US"/>
        </w:rPr>
        <w:t xml:space="preserve">implied in the research conducted </w:t>
      </w:r>
      <w:r w:rsidRPr="00970A76">
        <w:rPr>
          <w:lang w:val="en-US"/>
        </w:rPr>
        <w:t xml:space="preserve">by </w:t>
      </w:r>
      <w:r>
        <w:rPr>
          <w:highlight w:val="magenta"/>
          <w:lang w:val="en-US"/>
        </w:rPr>
        <w:t>@L</w:t>
      </w:r>
      <w:r w:rsidRPr="00D407BE">
        <w:rPr>
          <w:highlight w:val="magenta"/>
          <w:lang w:val="en-US"/>
        </w:rPr>
        <w:t>iersch</w:t>
      </w:r>
      <w:r>
        <w:rPr>
          <w:highlight w:val="magenta"/>
          <w:lang w:val="en-US"/>
        </w:rPr>
        <w:t>_</w:t>
      </w:r>
      <w:r w:rsidRPr="00D407BE">
        <w:rPr>
          <w:highlight w:val="magenta"/>
          <w:lang w:val="en-US"/>
        </w:rPr>
        <w:t>200</w:t>
      </w:r>
      <w:r>
        <w:rPr>
          <w:highlight w:val="magenta"/>
          <w:lang w:val="en-US"/>
        </w:rPr>
        <w:t>9</w:t>
      </w:r>
      <w:r w:rsidR="00F20403">
        <w:rPr>
          <w:lang w:val="en-US"/>
        </w:rPr>
        <w:t xml:space="preserve"> and demonstrated by </w:t>
      </w:r>
      <w:r w:rsidR="00F20403" w:rsidRPr="00CA2EAD">
        <w:rPr>
          <w:highlight w:val="magenta"/>
          <w:lang w:val="en-US"/>
        </w:rPr>
        <w:t>@HealyLenz_2014</w:t>
      </w:r>
      <w:r w:rsidRPr="00AC6C4F">
        <w:rPr>
          <w:lang w:val="en-US"/>
        </w:rPr>
        <w:t>,</w:t>
      </w:r>
      <w:r>
        <w:rPr>
          <w:lang w:val="en-US"/>
        </w:rPr>
        <w:t xml:space="preserve"> p</w:t>
      </w:r>
      <w:r w:rsidRPr="00AC6C4F">
        <w:rPr>
          <w:lang w:val="en-US"/>
        </w:rPr>
        <w:t xml:space="preserve">roviding voters with information that promotes the alignment of voters' actions with their intentions holds the potential to eliminate the election-year emphasis and foster more </w:t>
      </w:r>
      <w:r w:rsidR="00C736CD">
        <w:rPr>
          <w:lang w:val="en-US"/>
        </w:rPr>
        <w:t>balanced</w:t>
      </w:r>
      <w:r w:rsidRPr="00AC6C4F">
        <w:rPr>
          <w:lang w:val="en-US"/>
        </w:rPr>
        <w:t xml:space="preserve"> and informed assessments of incumbents' economic performance.</w:t>
      </w:r>
    </w:p>
    <w:p w14:paraId="6C4A77F2" w14:textId="77777777" w:rsidR="007F763C" w:rsidRPr="007C559E" w:rsidRDefault="007F763C" w:rsidP="00B80B71">
      <w:pPr>
        <w:jc w:val="both"/>
        <w:rPr>
          <w:lang w:val="en-US"/>
        </w:rPr>
      </w:pPr>
    </w:p>
    <w:p w14:paraId="75EBA015" w14:textId="5075C223" w:rsidR="00B80B71" w:rsidRDefault="00B80B71" w:rsidP="00B80B71">
      <w:pPr>
        <w:jc w:val="both"/>
        <w:rPr>
          <w:lang w:val="en-US"/>
        </w:rPr>
      </w:pPr>
      <w:r w:rsidRPr="00C555AE">
        <w:rPr>
          <w:lang w:val="en-US"/>
        </w:rPr>
        <w:t xml:space="preserve">In addition to framing economic information, it is crucial to understand the influence of pre-existing </w:t>
      </w:r>
      <w:r w:rsidRPr="00C555AE">
        <w:rPr>
          <w:highlight w:val="yellow"/>
          <w:lang w:val="en-US"/>
        </w:rPr>
        <w:t>affective judgments</w:t>
      </w:r>
      <w:r w:rsidRPr="00C555AE">
        <w:rPr>
          <w:lang w:val="en-US"/>
        </w:rPr>
        <w:t xml:space="preserve"> in evaluating identified incumbents. We explore the influence of </w:t>
      </w:r>
      <w:r>
        <w:rPr>
          <w:lang w:val="en-US"/>
        </w:rPr>
        <w:t>emotional ties and sentiments</w:t>
      </w:r>
      <w:r w:rsidRPr="00C555AE">
        <w:rPr>
          <w:lang w:val="en-US"/>
        </w:rPr>
        <w:t xml:space="preserve"> on overcoming the </w:t>
      </w:r>
      <w:r w:rsidRPr="00C555AE">
        <w:rPr>
          <w:highlight w:val="yellow"/>
          <w:lang w:val="en-US"/>
        </w:rPr>
        <w:t>end bias</w:t>
      </w:r>
      <w:r w:rsidRPr="00C555AE">
        <w:rPr>
          <w:lang w:val="en-US"/>
        </w:rPr>
        <w:t xml:space="preserve">, particularly in the evaluation of identified incumbents. Emotions and irrelevant events, unrelated to economic conditions, can still play a significant role in voters' decisions as shown by </w:t>
      </w:r>
      <w:r w:rsidRPr="00FA3DDA">
        <w:rPr>
          <w:highlight w:val="magenta"/>
          <w:lang w:val="en-US"/>
        </w:rPr>
        <w:t>@MoMalhotra_2009</w:t>
      </w:r>
      <w:r w:rsidRPr="00C555AE">
        <w:rPr>
          <w:lang w:val="en-US"/>
        </w:rPr>
        <w:t xml:space="preserve"> with the effects </w:t>
      </w:r>
      <w:r>
        <w:rPr>
          <w:lang w:val="en-US"/>
        </w:rPr>
        <w:t xml:space="preserve">of wins and losses </w:t>
      </w:r>
      <w:r w:rsidRPr="00C555AE">
        <w:rPr>
          <w:lang w:val="en-US"/>
        </w:rPr>
        <w:t xml:space="preserve">of college </w:t>
      </w:r>
      <w:r w:rsidRPr="00C555AE">
        <w:rPr>
          <w:lang w:val="en-US"/>
        </w:rPr>
        <w:lastRenderedPageBreak/>
        <w:t>basketball games</w:t>
      </w:r>
      <w:r>
        <w:rPr>
          <w:lang w:val="en-US"/>
        </w:rPr>
        <w:t xml:space="preserve"> on presidential approval</w:t>
      </w:r>
      <w:r w:rsidRPr="00C555AE">
        <w:rPr>
          <w:lang w:val="en-US"/>
        </w:rPr>
        <w:t xml:space="preserve">, </w:t>
      </w:r>
      <w:r>
        <w:rPr>
          <w:lang w:val="en-US"/>
        </w:rPr>
        <w:t>or</w:t>
      </w:r>
      <w:r w:rsidRPr="00C555AE">
        <w:rPr>
          <w:lang w:val="en-US"/>
        </w:rPr>
        <w:t xml:space="preserve"> natural disasters like floods and tornadoes </w:t>
      </w:r>
      <w:r>
        <w:rPr>
          <w:lang w:val="en-US"/>
        </w:rPr>
        <w:t xml:space="preserve">in presidential reelection </w:t>
      </w:r>
      <w:r w:rsidRPr="00C555AE">
        <w:rPr>
          <w:lang w:val="en-US"/>
        </w:rPr>
        <w:t xml:space="preserve">by </w:t>
      </w:r>
      <w:r w:rsidRPr="00C555AE">
        <w:rPr>
          <w:highlight w:val="magenta"/>
          <w:lang w:val="en-US"/>
        </w:rPr>
        <w:fldChar w:fldCharType="begin"/>
      </w:r>
      <w:r w:rsidRPr="00C555AE">
        <w:rPr>
          <w:highlight w:val="magenta"/>
          <w:lang w:val="en-US"/>
        </w:rPr>
        <w:instrText xml:space="preserve"> ADDIN ZOTERO_ITEM CSL_CITATION {"citationID":"1ie2sOac","properties":{"formattedCitation":"(Malhotra et al., 2009)","plainCitation":"(Malhotra et al., 2009)","noteIndex":0},"citationItems":[{"id":244,"uris":["http://zotero.org/users/9720764/items/USDYD7H7"],"itemData":{"id":244,"type":"article-journal","container-title":"SSRN Electronic Journal","DOI":"10.2139/ssrn.1447502","ISSN":"1556-5068","journalAbbreviation":"SSRN Journal","language":"en","source":"DOI.org (Crossref)","title":"Personal Emotions and Political Decision Making: Implications for Voter Competence","title-short":"Personal Emotions and Political Decision Making","URL":"http://www.ssrn.com/abstract=1447502","author":[{"family":"Malhotra","given":"Neil A."},{"family":"Healy","given":"Andrew J."},{"family":"Mo","given":"Cecilia Hyunjung"}],"accessed":{"date-parts":[["2023",7,11]]},"issued":{"date-parts":[["2009"]]},"citation-key":"malhotraPersonalEmotionsPolitical2009"}}],"schema":"https://github.com/citation-style-language/schema/raw/master/csl-citation.json"} </w:instrText>
      </w:r>
      <w:r w:rsidRPr="00C555AE">
        <w:rPr>
          <w:highlight w:val="magenta"/>
          <w:lang w:val="en-US"/>
        </w:rPr>
        <w:fldChar w:fldCharType="separate"/>
      </w:r>
      <w:r w:rsidR="00114AB5">
        <w:rPr>
          <w:rFonts w:ascii="Calibri" w:hAnsi="Calibri" w:cs="Calibri"/>
          <w:highlight w:val="magenta"/>
          <w:lang w:val="en-US"/>
        </w:rPr>
        <w:t>@Healy</w:t>
      </w:r>
      <w:r w:rsidR="00A27778">
        <w:rPr>
          <w:rFonts w:ascii="Calibri" w:hAnsi="Calibri" w:cs="Calibri"/>
          <w:highlight w:val="magenta"/>
          <w:lang w:val="en-US"/>
        </w:rPr>
        <w:t>Malhotra_2010</w:t>
      </w:r>
      <w:r w:rsidRPr="00C555AE">
        <w:rPr>
          <w:highlight w:val="magenta"/>
          <w:lang w:val="en-US"/>
        </w:rPr>
        <w:fldChar w:fldCharType="end"/>
      </w:r>
      <w:r w:rsidRPr="00C555AE">
        <w:rPr>
          <w:lang w:val="en-US"/>
        </w:rPr>
        <w:t xml:space="preserve">. </w:t>
      </w:r>
      <w:r>
        <w:rPr>
          <w:lang w:val="en-US"/>
        </w:rPr>
        <w:t xml:space="preserve">Similarly, </w:t>
      </w:r>
      <w:r w:rsidRPr="00443A9C">
        <w:rPr>
          <w:highlight w:val="magenta"/>
          <w:lang w:val="en-US"/>
        </w:rPr>
        <w:t>@CampelloZucco_CommodityPrices2022</w:t>
      </w:r>
      <w:r w:rsidRPr="007C559E">
        <w:rPr>
          <w:lang w:val="en-US"/>
        </w:rPr>
        <w:t xml:space="preserve"> </w:t>
      </w:r>
      <w:r w:rsidRPr="00DF6202">
        <w:rPr>
          <w:lang w:val="en-US"/>
        </w:rPr>
        <w:t xml:space="preserve">extend this </w:t>
      </w:r>
      <w:r>
        <w:rPr>
          <w:lang w:val="en-US"/>
        </w:rPr>
        <w:t xml:space="preserve">literature </w:t>
      </w:r>
      <w:r w:rsidRPr="00DF6202">
        <w:rPr>
          <w:lang w:val="en-US"/>
        </w:rPr>
        <w:t xml:space="preserve">by </w:t>
      </w:r>
      <w:r>
        <w:rPr>
          <w:lang w:val="en-US"/>
        </w:rPr>
        <w:t>test</w:t>
      </w:r>
      <w:r w:rsidRPr="00DF6202">
        <w:rPr>
          <w:lang w:val="en-US"/>
        </w:rPr>
        <w:t xml:space="preserve">ing whether individuals' prior affective ties to political leaders cloud their capacity to discount exogenous conditions and hinder the objective evaluation of available </w:t>
      </w:r>
      <w:r w:rsidR="00E7541C">
        <w:rPr>
          <w:lang w:val="en-US"/>
        </w:rPr>
        <w:t>information</w:t>
      </w:r>
      <w:r w:rsidRPr="00DF6202">
        <w:rPr>
          <w:lang w:val="en-US"/>
        </w:rPr>
        <w:t xml:space="preserve">. </w:t>
      </w:r>
    </w:p>
    <w:p w14:paraId="12D7D0E0" w14:textId="77777777" w:rsidR="007F763C" w:rsidRPr="00DF6202" w:rsidRDefault="007F763C" w:rsidP="00B80B71">
      <w:pPr>
        <w:jc w:val="both"/>
        <w:rPr>
          <w:lang w:val="en-US"/>
        </w:rPr>
      </w:pPr>
    </w:p>
    <w:p w14:paraId="7431F817" w14:textId="2732799B" w:rsidR="00B80B71" w:rsidRDefault="00B80B71" w:rsidP="00B80B71">
      <w:pPr>
        <w:jc w:val="both"/>
        <w:rPr>
          <w:lang w:val="en-US"/>
        </w:rPr>
      </w:pPr>
      <w:r w:rsidRPr="00841474">
        <w:rPr>
          <w:lang w:val="en-US"/>
        </w:rPr>
        <w:t xml:space="preserve">Furthermore, the </w:t>
      </w:r>
      <w:r w:rsidRPr="00AA1654">
        <w:rPr>
          <w:highlight w:val="yellow"/>
          <w:lang w:val="en-US"/>
        </w:rPr>
        <w:t>end heuristic</w:t>
      </w:r>
      <w:r w:rsidRPr="00841474">
        <w:rPr>
          <w:lang w:val="en-US"/>
        </w:rPr>
        <w:t xml:space="preserve"> can interact with </w:t>
      </w:r>
      <w:r w:rsidRPr="00D115E0">
        <w:rPr>
          <w:highlight w:val="yellow"/>
          <w:lang w:val="en-US"/>
        </w:rPr>
        <w:t>affective judgments</w:t>
      </w:r>
      <w:r w:rsidRPr="00841474">
        <w:rPr>
          <w:lang w:val="en-US"/>
        </w:rPr>
        <w:t xml:space="preserve">, as individuals' emotional reactions to </w:t>
      </w:r>
      <w:r>
        <w:rPr>
          <w:lang w:val="en-US"/>
        </w:rPr>
        <w:t xml:space="preserve">distinct </w:t>
      </w:r>
      <w:r w:rsidRPr="00841474">
        <w:rPr>
          <w:lang w:val="en-US"/>
        </w:rPr>
        <w:t xml:space="preserve">events may influence their evaluations of economic performance. </w:t>
      </w:r>
      <w:r w:rsidRPr="00AC05D3">
        <w:rPr>
          <w:highlight w:val="magenta"/>
          <w:lang w:val="en-US"/>
        </w:rPr>
        <w:t>@LoewSmall_2004</w:t>
      </w:r>
      <w:r>
        <w:rPr>
          <w:lang w:val="en-US"/>
        </w:rPr>
        <w:t xml:space="preserve"> </w:t>
      </w:r>
      <w:r w:rsidR="004B3647">
        <w:rPr>
          <w:lang w:val="en-US"/>
        </w:rPr>
        <w:t xml:space="preserve">studies </w:t>
      </w:r>
      <w:r w:rsidRPr="00841474">
        <w:rPr>
          <w:lang w:val="en-US"/>
        </w:rPr>
        <w:t>the interplay between emotions and judgment</w:t>
      </w:r>
      <w:r w:rsidR="0074405C">
        <w:rPr>
          <w:lang w:val="en-US"/>
        </w:rPr>
        <w:t xml:space="preserve"> </w:t>
      </w:r>
      <w:r w:rsidRPr="00841474">
        <w:rPr>
          <w:lang w:val="en-US"/>
        </w:rPr>
        <w:t>highlight</w:t>
      </w:r>
      <w:r w:rsidR="0074405C">
        <w:rPr>
          <w:lang w:val="en-US"/>
        </w:rPr>
        <w:t>ing</w:t>
      </w:r>
      <w:r w:rsidRPr="00841474">
        <w:rPr>
          <w:lang w:val="en-US"/>
        </w:rPr>
        <w:t xml:space="preserve"> the potential impact of affective responses on </w:t>
      </w:r>
      <w:r w:rsidRPr="00CF205C">
        <w:rPr>
          <w:lang w:val="en-US"/>
        </w:rPr>
        <w:t>economic evaluations</w:t>
      </w:r>
      <w:r w:rsidR="00D05958">
        <w:rPr>
          <w:lang w:val="en-US"/>
        </w:rPr>
        <w:t xml:space="preserve">, while </w:t>
      </w:r>
      <w:r w:rsidR="00D05958" w:rsidRPr="00941FA6">
        <w:rPr>
          <w:highlight w:val="magenta"/>
          <w:lang w:val="en-US"/>
        </w:rPr>
        <w:t>@MargalitMalhotra_2014</w:t>
      </w:r>
      <w:r w:rsidR="00D05958">
        <w:rPr>
          <w:lang w:val="en-US"/>
        </w:rPr>
        <w:t xml:space="preserve"> </w:t>
      </w:r>
      <w:r w:rsidR="00D16D81">
        <w:rPr>
          <w:lang w:val="en-US"/>
        </w:rPr>
        <w:t xml:space="preserve">examine </w:t>
      </w:r>
      <w:r w:rsidR="00D16D81" w:rsidRPr="00D16D81">
        <w:rPr>
          <w:lang w:val="en-US"/>
        </w:rPr>
        <w:t>to what extent is retrospection affected by the expectations that leaders set in advance</w:t>
      </w:r>
      <w:r w:rsidRPr="00CF205C">
        <w:rPr>
          <w:lang w:val="en-US"/>
        </w:rPr>
        <w:t xml:space="preserve">. </w:t>
      </w:r>
      <w:r w:rsidRPr="00324C70">
        <w:rPr>
          <w:lang w:val="en-US"/>
        </w:rPr>
        <w:t>Th</w:t>
      </w:r>
      <w:r>
        <w:rPr>
          <w:lang w:val="en-US"/>
        </w:rPr>
        <w:t>e</w:t>
      </w:r>
      <w:r w:rsidRPr="00324C70">
        <w:rPr>
          <w:lang w:val="en-US"/>
        </w:rPr>
        <w:t xml:space="preserve"> </w:t>
      </w:r>
      <w:r w:rsidRPr="00236CCE">
        <w:rPr>
          <w:highlight w:val="green"/>
          <w:lang w:val="en-US"/>
        </w:rPr>
        <w:t>interplay</w:t>
      </w:r>
      <w:r w:rsidRPr="00324C70">
        <w:rPr>
          <w:lang w:val="en-US"/>
        </w:rPr>
        <w:t xml:space="preserve"> between affective judgments and cognitive biases accentuates the significance of comprehending how emotional responses can shape perceptions of economic conditions, thus influencing voting behavior. </w:t>
      </w:r>
      <w:r w:rsidRPr="008322FE">
        <w:rPr>
          <w:lang w:val="en-US"/>
        </w:rPr>
        <w:t xml:space="preserve">Consequently, this </w:t>
      </w:r>
      <w:r>
        <w:rPr>
          <w:lang w:val="en-US"/>
        </w:rPr>
        <w:t>scholarship</w:t>
      </w:r>
      <w:r w:rsidRPr="008322FE">
        <w:rPr>
          <w:lang w:val="en-US"/>
        </w:rPr>
        <w:t xml:space="preserve"> delves into whether </w:t>
      </w:r>
      <w:r w:rsidRPr="009574B2">
        <w:rPr>
          <w:highlight w:val="yellow"/>
          <w:lang w:val="en-US"/>
        </w:rPr>
        <w:t>framing</w:t>
      </w:r>
      <w:r w:rsidRPr="008322FE">
        <w:rPr>
          <w:lang w:val="en-US"/>
        </w:rPr>
        <w:t xml:space="preserve"> economic information with both yearly and cumulative levels can act as a mitigating factor, counteracting the influence of </w:t>
      </w:r>
      <w:r w:rsidRPr="009574B2">
        <w:rPr>
          <w:highlight w:val="yellow"/>
          <w:lang w:val="en-US"/>
        </w:rPr>
        <w:t>affective judgments</w:t>
      </w:r>
      <w:r w:rsidRPr="008322FE">
        <w:rPr>
          <w:lang w:val="en-US"/>
        </w:rPr>
        <w:t xml:space="preserve"> and facilitating a more </w:t>
      </w:r>
      <w:r w:rsidR="00A26495">
        <w:rPr>
          <w:lang w:val="en-US"/>
        </w:rPr>
        <w:t>balanced</w:t>
      </w:r>
      <w:r w:rsidRPr="008322FE">
        <w:rPr>
          <w:lang w:val="en-US"/>
        </w:rPr>
        <w:t xml:space="preserve"> and informed assessment of the economic performance of identified incumbents</w:t>
      </w:r>
      <w:r w:rsidRPr="00CF205C">
        <w:rPr>
          <w:lang w:val="en-US"/>
        </w:rPr>
        <w:t>.</w:t>
      </w:r>
    </w:p>
    <w:p w14:paraId="2BABA320" w14:textId="77777777" w:rsidR="007F763C" w:rsidRPr="00CF205C" w:rsidRDefault="007F763C" w:rsidP="00B80B71">
      <w:pPr>
        <w:jc w:val="both"/>
        <w:rPr>
          <w:lang w:val="en-US"/>
        </w:rPr>
      </w:pPr>
    </w:p>
    <w:p w14:paraId="3C07779A" w14:textId="22C7C138" w:rsidR="00B80B71" w:rsidRDefault="00B80B71" w:rsidP="00B80B71">
      <w:pPr>
        <w:jc w:val="both"/>
        <w:rPr>
          <w:lang w:val="en-US"/>
        </w:rPr>
      </w:pPr>
      <w:r w:rsidRPr="00CF205C">
        <w:rPr>
          <w:lang w:val="en-US"/>
        </w:rPr>
        <w:t xml:space="preserve">The rest of this article is structured as follows. Section (2) </w:t>
      </w:r>
      <w:r>
        <w:rPr>
          <w:lang w:val="en-US"/>
        </w:rPr>
        <w:t>introduces notions of</w:t>
      </w:r>
      <w:r w:rsidRPr="00CF205C">
        <w:rPr>
          <w:lang w:val="en-US"/>
        </w:rPr>
        <w:t xml:space="preserve"> </w:t>
      </w:r>
      <w:r>
        <w:rPr>
          <w:lang w:val="en-US"/>
        </w:rPr>
        <w:t xml:space="preserve">the end heuristic, </w:t>
      </w:r>
      <w:r w:rsidRPr="00CF205C">
        <w:rPr>
          <w:lang w:val="en-US"/>
        </w:rPr>
        <w:t xml:space="preserve">retrospective voting, and democratic accountability. Then, we explain the relationship between the use of yearly and cumulative economic information, the end </w:t>
      </w:r>
      <w:r>
        <w:rPr>
          <w:lang w:val="en-US"/>
        </w:rPr>
        <w:t>bias</w:t>
      </w:r>
      <w:r w:rsidRPr="00CF205C">
        <w:rPr>
          <w:lang w:val="en-US"/>
        </w:rPr>
        <w:t xml:space="preserve">, and the implications of framing and </w:t>
      </w:r>
      <w:r>
        <w:rPr>
          <w:lang w:val="en-US"/>
        </w:rPr>
        <w:t>a</w:t>
      </w:r>
      <w:r w:rsidRPr="00CF205C">
        <w:rPr>
          <w:lang w:val="en-US"/>
        </w:rPr>
        <w:t>ffective judgements. Section (3)</w:t>
      </w:r>
      <w:r w:rsidR="00F7494B">
        <w:rPr>
          <w:lang w:val="en-US"/>
        </w:rPr>
        <w:t xml:space="preserve"> describes the data and experimental design</w:t>
      </w:r>
      <w:r w:rsidRPr="00CF205C">
        <w:rPr>
          <w:lang w:val="en-US"/>
        </w:rPr>
        <w:t xml:space="preserve">, followed by the </w:t>
      </w:r>
      <w:r w:rsidR="00FE652C" w:rsidRPr="00CF205C">
        <w:rPr>
          <w:lang w:val="en-US"/>
        </w:rPr>
        <w:t>hypotheses,</w:t>
      </w:r>
      <w:r w:rsidR="00C24392" w:rsidRPr="00CF205C">
        <w:rPr>
          <w:lang w:val="en-US"/>
        </w:rPr>
        <w:t xml:space="preserve"> and expected results </w:t>
      </w:r>
      <w:r w:rsidRPr="00CF205C">
        <w:rPr>
          <w:lang w:val="en-US"/>
        </w:rPr>
        <w:t>in Section (4). Next, we interpret and explain the main results of the online experiments in Section (5), followed by the implications, limitations, and future research possibilities in Section (6). Finally, concluding remarks and applications are provided in Section (7).</w:t>
      </w:r>
    </w:p>
    <w:p w14:paraId="58B1F4EB" w14:textId="77777777" w:rsidR="005A4D68" w:rsidRPr="00A5300A" w:rsidRDefault="005A4D68" w:rsidP="00B80B71">
      <w:pPr>
        <w:jc w:val="both"/>
        <w:rPr>
          <w:lang w:val="en-US"/>
        </w:rPr>
      </w:pPr>
    </w:p>
    <w:p w14:paraId="0584227F" w14:textId="77777777" w:rsidR="00B80B71" w:rsidRDefault="00B80B71" w:rsidP="00B80B71">
      <w:pPr>
        <w:pStyle w:val="Heading1"/>
        <w:rPr>
          <w:lang w:val="en-US"/>
        </w:rPr>
      </w:pPr>
      <w:r w:rsidRPr="00A5300A">
        <w:rPr>
          <w:lang w:val="en-US"/>
        </w:rPr>
        <w:t>## Theoretical Background</w:t>
      </w:r>
      <w:r>
        <w:rPr>
          <w:lang w:val="en-US"/>
        </w:rPr>
        <w:t xml:space="preserve"> (7)</w:t>
      </w:r>
    </w:p>
    <w:p w14:paraId="6704018D" w14:textId="77777777" w:rsidR="00F770BE" w:rsidRPr="00F770BE" w:rsidRDefault="00F770BE" w:rsidP="00F770BE">
      <w:pPr>
        <w:rPr>
          <w:lang w:val="en-US"/>
        </w:rPr>
      </w:pPr>
    </w:p>
    <w:p w14:paraId="4B846F99" w14:textId="128862A3" w:rsidR="00B80B71" w:rsidRDefault="00B80B71" w:rsidP="00B80B71">
      <w:pPr>
        <w:rPr>
          <w:lang w:val="en-US"/>
        </w:rPr>
      </w:pPr>
      <w:r w:rsidRPr="00476667">
        <w:rPr>
          <w:highlight w:val="yellow"/>
          <w:lang w:val="en-US"/>
        </w:rPr>
        <w:t>Retrospective voting</w:t>
      </w:r>
      <w:r w:rsidRPr="00DE512C">
        <w:rPr>
          <w:lang w:val="en-US"/>
        </w:rPr>
        <w:t xml:space="preserve">, an essential tenet of </w:t>
      </w:r>
      <w:r w:rsidRPr="00476667">
        <w:rPr>
          <w:highlight w:val="yellow"/>
          <w:lang w:val="en-US"/>
        </w:rPr>
        <w:t>democratic accountability</w:t>
      </w:r>
      <w:r w:rsidRPr="00DE512C">
        <w:rPr>
          <w:lang w:val="en-US"/>
        </w:rPr>
        <w:t xml:space="preserve">, involves voters assessing incumbents' past economic performance during elections. Citizens inherently tend to reward leaders during prosperous periods and hold them accountable in times of economic challenges. </w:t>
      </w:r>
      <w:r>
        <w:rPr>
          <w:lang w:val="en-US"/>
        </w:rPr>
        <w:t>Scholarship by</w:t>
      </w:r>
      <w:r w:rsidRPr="00DE512C">
        <w:rPr>
          <w:lang w:val="en-US"/>
        </w:rPr>
        <w:t xml:space="preserve"> </w:t>
      </w:r>
      <w:r w:rsidR="00661FA1">
        <w:rPr>
          <w:highlight w:val="magenta"/>
          <w:lang w:val="en-US"/>
        </w:rPr>
        <w:t>@</w:t>
      </w:r>
      <w:r w:rsidRPr="007A724D">
        <w:rPr>
          <w:highlight w:val="magenta"/>
          <w:lang w:val="en-US"/>
        </w:rPr>
        <w:t>Fiorina</w:t>
      </w:r>
      <w:r w:rsidR="00661FA1">
        <w:rPr>
          <w:highlight w:val="magenta"/>
          <w:lang w:val="en-US"/>
        </w:rPr>
        <w:t>_</w:t>
      </w:r>
      <w:r w:rsidRPr="007A724D">
        <w:rPr>
          <w:highlight w:val="magenta"/>
          <w:lang w:val="en-US"/>
        </w:rPr>
        <w:t>1981</w:t>
      </w:r>
      <w:r w:rsidRPr="00DE512C">
        <w:rPr>
          <w:lang w:val="en-US"/>
        </w:rPr>
        <w:t xml:space="preserve"> and </w:t>
      </w:r>
      <w:r w:rsidR="00F16FCD">
        <w:rPr>
          <w:highlight w:val="magenta"/>
          <w:lang w:val="en-US"/>
        </w:rPr>
        <w:t>@</w:t>
      </w:r>
      <w:r w:rsidRPr="007A724D">
        <w:rPr>
          <w:highlight w:val="magenta"/>
          <w:lang w:val="en-US"/>
        </w:rPr>
        <w:t>Bartels</w:t>
      </w:r>
      <w:r w:rsidR="00F16FCD">
        <w:rPr>
          <w:highlight w:val="magenta"/>
          <w:lang w:val="en-US"/>
        </w:rPr>
        <w:t>_</w:t>
      </w:r>
      <w:r w:rsidRPr="007A724D">
        <w:rPr>
          <w:highlight w:val="magenta"/>
          <w:lang w:val="en-US"/>
        </w:rPr>
        <w:t>20</w:t>
      </w:r>
      <w:r w:rsidR="00F16FCD" w:rsidRPr="00EA1852">
        <w:rPr>
          <w:highlight w:val="magenta"/>
          <w:lang w:val="en-US"/>
        </w:rPr>
        <w:t>08</w:t>
      </w:r>
      <w:r w:rsidRPr="00DE512C">
        <w:rPr>
          <w:lang w:val="en-US"/>
        </w:rPr>
        <w:t xml:space="preserve"> emphasize its significance, aligning electoral choices with economic realities and attributing leaders with responsibility for their policy decisions. However, this seemingly straightforward link is nuanced by </w:t>
      </w:r>
      <w:r w:rsidRPr="00932F60">
        <w:rPr>
          <w:highlight w:val="yellow"/>
          <w:lang w:val="en-US"/>
        </w:rPr>
        <w:t>framing</w:t>
      </w:r>
      <w:r w:rsidRPr="00DE512C">
        <w:rPr>
          <w:lang w:val="en-US"/>
        </w:rPr>
        <w:t xml:space="preserve"> dynamics and cognitive biases </w:t>
      </w:r>
      <w:r>
        <w:rPr>
          <w:lang w:val="en-US"/>
        </w:rPr>
        <w:t xml:space="preserve">like the </w:t>
      </w:r>
      <w:r w:rsidRPr="00932F60">
        <w:rPr>
          <w:highlight w:val="yellow"/>
          <w:lang w:val="en-US"/>
        </w:rPr>
        <w:t>end heuristic</w:t>
      </w:r>
      <w:r>
        <w:rPr>
          <w:lang w:val="en-US"/>
        </w:rPr>
        <w:t xml:space="preserve">, as well as their interplay with </w:t>
      </w:r>
      <w:r w:rsidRPr="008B4898">
        <w:rPr>
          <w:highlight w:val="yellow"/>
          <w:lang w:val="en-US"/>
        </w:rPr>
        <w:t xml:space="preserve">affective </w:t>
      </w:r>
      <w:r w:rsidR="008B4898" w:rsidRPr="008B4898">
        <w:rPr>
          <w:highlight w:val="yellow"/>
          <w:lang w:val="en-US"/>
        </w:rPr>
        <w:t>judgements</w:t>
      </w:r>
      <w:r w:rsidRPr="00DE512C">
        <w:rPr>
          <w:lang w:val="en-US"/>
        </w:rPr>
        <w:t>.</w:t>
      </w:r>
    </w:p>
    <w:p w14:paraId="28FDC27F" w14:textId="77777777" w:rsidR="007F763C" w:rsidRPr="00DE512C" w:rsidRDefault="007F763C" w:rsidP="00B80B71">
      <w:pPr>
        <w:rPr>
          <w:lang w:val="en-US"/>
        </w:rPr>
      </w:pPr>
    </w:p>
    <w:p w14:paraId="294F4A80" w14:textId="1A3D60A6" w:rsidR="00B80B71" w:rsidRDefault="00B80B71" w:rsidP="00B80B71">
      <w:pPr>
        <w:rPr>
          <w:lang w:val="en-US"/>
        </w:rPr>
      </w:pPr>
      <w:r w:rsidRPr="002567B3">
        <w:rPr>
          <w:highlight w:val="yellow"/>
          <w:lang w:val="en-US"/>
        </w:rPr>
        <w:t>Democratic accountability</w:t>
      </w:r>
      <w:r w:rsidRPr="00DE512C">
        <w:rPr>
          <w:lang w:val="en-US"/>
        </w:rPr>
        <w:t xml:space="preserve">, the bedrock of democratic governance, ensures that elected representatives remain responsive to the needs of their constituents. Noteworthy scholars such as </w:t>
      </w:r>
      <w:r w:rsidR="003D5BE9">
        <w:rPr>
          <w:highlight w:val="magenta"/>
          <w:lang w:val="en-US"/>
        </w:rPr>
        <w:t>@</w:t>
      </w:r>
      <w:r w:rsidRPr="002567B3">
        <w:rPr>
          <w:highlight w:val="magenta"/>
          <w:lang w:val="en-US"/>
        </w:rPr>
        <w:t>Dahl</w:t>
      </w:r>
      <w:r w:rsidR="003D5BE9">
        <w:rPr>
          <w:highlight w:val="magenta"/>
          <w:lang w:val="en-US"/>
        </w:rPr>
        <w:t>_</w:t>
      </w:r>
      <w:r w:rsidRPr="002567B3">
        <w:rPr>
          <w:highlight w:val="magenta"/>
          <w:lang w:val="en-US"/>
        </w:rPr>
        <w:t xml:space="preserve">1971, </w:t>
      </w:r>
      <w:r w:rsidR="00CA4097" w:rsidRPr="00B42F3E">
        <w:rPr>
          <w:highlight w:val="magenta"/>
          <w:lang w:val="en-US"/>
        </w:rPr>
        <w:t>@Przeworski_1991</w:t>
      </w:r>
      <w:r w:rsidRPr="00B42F3E">
        <w:rPr>
          <w:highlight w:val="magenta"/>
          <w:lang w:val="en-US"/>
        </w:rPr>
        <w:t>,</w:t>
      </w:r>
      <w:r w:rsidRPr="002567B3">
        <w:rPr>
          <w:highlight w:val="magenta"/>
          <w:lang w:val="en-US"/>
        </w:rPr>
        <w:t xml:space="preserve"> and </w:t>
      </w:r>
      <w:r w:rsidR="00CC33D7">
        <w:rPr>
          <w:highlight w:val="magenta"/>
          <w:lang w:val="en-US"/>
        </w:rPr>
        <w:t>@</w:t>
      </w:r>
      <w:r w:rsidRPr="002567B3">
        <w:rPr>
          <w:highlight w:val="magenta"/>
          <w:lang w:val="en-US"/>
        </w:rPr>
        <w:t>Stokes</w:t>
      </w:r>
      <w:r w:rsidR="00CC33D7">
        <w:rPr>
          <w:highlight w:val="magenta"/>
          <w:lang w:val="en-US"/>
        </w:rPr>
        <w:t>_</w:t>
      </w:r>
      <w:r w:rsidRPr="002567B3">
        <w:rPr>
          <w:highlight w:val="magenta"/>
          <w:lang w:val="en-US"/>
        </w:rPr>
        <w:t>2005</w:t>
      </w:r>
      <w:r w:rsidRPr="00DE512C">
        <w:rPr>
          <w:lang w:val="en-US"/>
        </w:rPr>
        <w:t xml:space="preserve"> have extensively explored the mechanics of </w:t>
      </w:r>
      <w:r w:rsidRPr="00DE512C">
        <w:rPr>
          <w:lang w:val="en-US"/>
        </w:rPr>
        <w:lastRenderedPageBreak/>
        <w:t xml:space="preserve">accountability, emphasizing the importance of citizen engagement, participation, and the role of institutional design. Additionally, insights from </w:t>
      </w:r>
      <w:r w:rsidR="000301BF">
        <w:rPr>
          <w:highlight w:val="magenta"/>
          <w:lang w:val="en-US"/>
        </w:rPr>
        <w:t>@</w:t>
      </w:r>
      <w:r w:rsidRPr="002747D8">
        <w:rPr>
          <w:highlight w:val="magenta"/>
          <w:lang w:val="en-US"/>
        </w:rPr>
        <w:t>Ostrom</w:t>
      </w:r>
      <w:r w:rsidR="000301BF">
        <w:rPr>
          <w:highlight w:val="magenta"/>
          <w:lang w:val="en-US"/>
        </w:rPr>
        <w:t>_</w:t>
      </w:r>
      <w:r w:rsidRPr="002747D8">
        <w:rPr>
          <w:highlight w:val="magenta"/>
          <w:lang w:val="en-US"/>
        </w:rPr>
        <w:t>1990</w:t>
      </w:r>
      <w:r w:rsidRPr="00DE512C">
        <w:rPr>
          <w:lang w:val="en-US"/>
        </w:rPr>
        <w:t xml:space="preserve"> exploration of collective action institutions and </w:t>
      </w:r>
      <w:r w:rsidR="00F43AD3">
        <w:rPr>
          <w:highlight w:val="magenta"/>
          <w:lang w:val="en-US"/>
        </w:rPr>
        <w:t>@</w:t>
      </w:r>
      <w:r w:rsidRPr="002747D8">
        <w:rPr>
          <w:highlight w:val="magenta"/>
          <w:lang w:val="en-US"/>
        </w:rPr>
        <w:t>Pateman</w:t>
      </w:r>
      <w:r w:rsidR="00F43AD3">
        <w:rPr>
          <w:highlight w:val="magenta"/>
          <w:lang w:val="en-US"/>
        </w:rPr>
        <w:t>_</w:t>
      </w:r>
      <w:r w:rsidRPr="002747D8">
        <w:rPr>
          <w:highlight w:val="magenta"/>
          <w:lang w:val="en-US"/>
        </w:rPr>
        <w:t>1970</w:t>
      </w:r>
      <w:r w:rsidRPr="00DE512C">
        <w:rPr>
          <w:lang w:val="en-US"/>
        </w:rPr>
        <w:t xml:space="preserve"> work on participation in democratic theory illuminate the multifaceted nature of accountability. These theories seamlessly converge with </w:t>
      </w:r>
      <w:r w:rsidRPr="004152FE">
        <w:rPr>
          <w:highlight w:val="yellow"/>
          <w:lang w:val="en-US"/>
        </w:rPr>
        <w:t>framing</w:t>
      </w:r>
      <w:r w:rsidRPr="00DE512C">
        <w:rPr>
          <w:lang w:val="en-US"/>
        </w:rPr>
        <w:t xml:space="preserve"> dynamics</w:t>
      </w:r>
      <w:r>
        <w:rPr>
          <w:lang w:val="en-US"/>
        </w:rPr>
        <w:t xml:space="preserve">, cognitive </w:t>
      </w:r>
      <w:r w:rsidRPr="00873CD0">
        <w:rPr>
          <w:highlight w:val="yellow"/>
          <w:lang w:val="en-US"/>
        </w:rPr>
        <w:t>biases</w:t>
      </w:r>
      <w:r>
        <w:rPr>
          <w:lang w:val="en-US"/>
        </w:rPr>
        <w:t xml:space="preserve">, and </w:t>
      </w:r>
      <w:r w:rsidRPr="004152FE">
        <w:rPr>
          <w:highlight w:val="yellow"/>
          <w:lang w:val="en-US"/>
        </w:rPr>
        <w:t>affective judgements</w:t>
      </w:r>
      <w:r w:rsidRPr="00DE512C">
        <w:rPr>
          <w:lang w:val="en-US"/>
        </w:rPr>
        <w:t>, influencing how citizens perceive their representatives and how they hold them accountable.</w:t>
      </w:r>
      <w:r>
        <w:rPr>
          <w:lang w:val="en-US"/>
        </w:rPr>
        <w:t xml:space="preserve"> </w:t>
      </w:r>
      <w:r w:rsidRPr="00DE512C">
        <w:rPr>
          <w:lang w:val="en-US"/>
        </w:rPr>
        <w:t xml:space="preserve">Renowned scholars like </w:t>
      </w:r>
      <w:r w:rsidR="00F27DC6">
        <w:rPr>
          <w:highlight w:val="magenta"/>
          <w:lang w:val="en-US"/>
        </w:rPr>
        <w:t>@</w:t>
      </w:r>
      <w:r w:rsidR="001D1240">
        <w:rPr>
          <w:highlight w:val="magenta"/>
          <w:lang w:val="en-US"/>
        </w:rPr>
        <w:t>Neuman_</w:t>
      </w:r>
      <w:r w:rsidRPr="00825019">
        <w:rPr>
          <w:highlight w:val="magenta"/>
          <w:lang w:val="en-US"/>
        </w:rPr>
        <w:t>2000</w:t>
      </w:r>
      <w:r w:rsidRPr="00DE512C">
        <w:rPr>
          <w:lang w:val="en-US"/>
        </w:rPr>
        <w:t xml:space="preserve"> and </w:t>
      </w:r>
      <w:r w:rsidR="001D1240">
        <w:rPr>
          <w:highlight w:val="magenta"/>
          <w:lang w:val="en-US"/>
        </w:rPr>
        <w:t>@</w:t>
      </w:r>
      <w:r w:rsidRPr="00825019">
        <w:rPr>
          <w:highlight w:val="magenta"/>
          <w:lang w:val="en-US"/>
        </w:rPr>
        <w:t>Sniderman</w:t>
      </w:r>
      <w:r w:rsidR="001D1240">
        <w:rPr>
          <w:highlight w:val="magenta"/>
          <w:lang w:val="en-US"/>
        </w:rPr>
        <w:t>_</w:t>
      </w:r>
      <w:r w:rsidRPr="00825019">
        <w:rPr>
          <w:highlight w:val="magenta"/>
          <w:lang w:val="en-US"/>
        </w:rPr>
        <w:t>2004</w:t>
      </w:r>
      <w:r w:rsidRPr="00DE512C">
        <w:rPr>
          <w:lang w:val="en-US"/>
        </w:rPr>
        <w:t xml:space="preserve"> delve into how </w:t>
      </w:r>
      <w:r w:rsidRPr="005D44F0">
        <w:rPr>
          <w:highlight w:val="yellow"/>
          <w:lang w:val="en-US"/>
        </w:rPr>
        <w:t>framing</w:t>
      </w:r>
      <w:r w:rsidRPr="00DE512C">
        <w:rPr>
          <w:lang w:val="en-US"/>
        </w:rPr>
        <w:t xml:space="preserve"> </w:t>
      </w:r>
      <w:r>
        <w:rPr>
          <w:lang w:val="en-US"/>
        </w:rPr>
        <w:t>shapes</w:t>
      </w:r>
      <w:r w:rsidRPr="00DE512C">
        <w:rPr>
          <w:lang w:val="en-US"/>
        </w:rPr>
        <w:t xml:space="preserve"> public opinion and behavior. Furthermore, the interplay between </w:t>
      </w:r>
      <w:r w:rsidRPr="00144082">
        <w:rPr>
          <w:highlight w:val="yellow"/>
          <w:lang w:val="en-US"/>
        </w:rPr>
        <w:t>affective judgments and the end heuristic</w:t>
      </w:r>
      <w:r w:rsidRPr="00DE512C">
        <w:rPr>
          <w:lang w:val="en-US"/>
        </w:rPr>
        <w:t xml:space="preserve"> adds complexity to economic evaluations, as emotions play a role in shaping citizens' perceptions of economic conditions </w:t>
      </w:r>
      <w:r w:rsidR="00DA1F5C">
        <w:rPr>
          <w:highlight w:val="magenta"/>
          <w:lang w:val="en-US"/>
        </w:rPr>
        <w:t>[</w:t>
      </w:r>
      <w:r w:rsidR="00DA1F5C" w:rsidRPr="00EA517F">
        <w:rPr>
          <w:highlight w:val="magenta"/>
          <w:lang w:val="en-US"/>
        </w:rPr>
        <w:t>@MargalitMalhotra_2014]</w:t>
      </w:r>
      <w:r w:rsidRPr="00DE512C">
        <w:rPr>
          <w:lang w:val="en-US"/>
        </w:rPr>
        <w:t xml:space="preserve">. This intricate </w:t>
      </w:r>
      <w:r w:rsidRPr="00C5242E">
        <w:rPr>
          <w:highlight w:val="green"/>
          <w:lang w:val="en-US"/>
        </w:rPr>
        <w:t>interplay</w:t>
      </w:r>
      <w:r w:rsidRPr="00DE512C">
        <w:rPr>
          <w:lang w:val="en-US"/>
        </w:rPr>
        <w:t xml:space="preserve">, interwoven into the </w:t>
      </w:r>
      <w:r w:rsidR="00970808">
        <w:rPr>
          <w:lang w:val="en-US"/>
        </w:rPr>
        <w:t xml:space="preserve">fabric of </w:t>
      </w:r>
      <w:r w:rsidRPr="00DE512C">
        <w:rPr>
          <w:lang w:val="en-US"/>
        </w:rPr>
        <w:t>democratic accountability, underscores the multifaceted nature of voter decision-making.</w:t>
      </w:r>
    </w:p>
    <w:p w14:paraId="73E6F70B" w14:textId="77777777" w:rsidR="007F763C" w:rsidRPr="00DE512C" w:rsidRDefault="007F763C" w:rsidP="00B80B71">
      <w:pPr>
        <w:rPr>
          <w:lang w:val="en-US"/>
        </w:rPr>
      </w:pPr>
    </w:p>
    <w:p w14:paraId="2911885A" w14:textId="1CE59B35" w:rsidR="001B2A9A" w:rsidRDefault="00A04586" w:rsidP="001B2A9A">
      <w:pPr>
        <w:jc w:val="both"/>
        <w:rPr>
          <w:lang w:val="en-US"/>
        </w:rPr>
      </w:pPr>
      <w:r w:rsidRPr="00A04586">
        <w:rPr>
          <w:color w:val="FF0000"/>
          <w:lang w:val="en-US"/>
        </w:rPr>
        <w:t xml:space="preserve">Heuristics, </w:t>
      </w:r>
      <w:r w:rsidRPr="00A04586">
        <w:rPr>
          <w:lang w:val="en-US"/>
        </w:rPr>
        <w:t xml:space="preserve">representing human cognitive shortcuts, serve as mental processes that individuals often employ to simplify complex decision-making tasks. The </w:t>
      </w:r>
      <w:r w:rsidRPr="000377ED">
        <w:rPr>
          <w:highlight w:val="yellow"/>
          <w:lang w:val="en-US"/>
        </w:rPr>
        <w:t>'end heuristic</w:t>
      </w:r>
      <w:r w:rsidRPr="00A04586">
        <w:rPr>
          <w:lang w:val="en-US"/>
        </w:rPr>
        <w:t xml:space="preserve">' </w:t>
      </w:r>
      <w:r w:rsidR="00BF5BA9">
        <w:rPr>
          <w:lang w:val="en-US"/>
        </w:rPr>
        <w:t xml:space="preserve">explanation </w:t>
      </w:r>
      <w:r w:rsidRPr="00A04586">
        <w:rPr>
          <w:lang w:val="en-US"/>
        </w:rPr>
        <w:t>arises as a response to our inherent 'end bias,' which influences our retrospective evaluations</w:t>
      </w:r>
      <w:r w:rsidR="001A0F6D" w:rsidRPr="001A0F6D">
        <w:rPr>
          <w:lang w:val="en-US"/>
        </w:rPr>
        <w:t>.</w:t>
      </w:r>
      <w:r w:rsidR="00632A1B">
        <w:rPr>
          <w:lang w:val="en-US"/>
        </w:rPr>
        <w:t xml:space="preserve"> </w:t>
      </w:r>
      <w:r w:rsidR="00B80B71" w:rsidRPr="00DE512C">
        <w:rPr>
          <w:lang w:val="en-US"/>
        </w:rPr>
        <w:t xml:space="preserve">Experimental findings, as highlighted by </w:t>
      </w:r>
      <w:r w:rsidR="00F5464A" w:rsidRPr="00F5464A">
        <w:rPr>
          <w:highlight w:val="magenta"/>
          <w:lang w:val="en-US"/>
        </w:rPr>
        <w:t>@</w:t>
      </w:r>
      <w:r w:rsidR="00B80B71" w:rsidRPr="00F5464A">
        <w:rPr>
          <w:highlight w:val="magenta"/>
          <w:lang w:val="en-US"/>
        </w:rPr>
        <w:t>H</w:t>
      </w:r>
      <w:r w:rsidR="00B80B71" w:rsidRPr="00F067F7">
        <w:rPr>
          <w:highlight w:val="magenta"/>
          <w:lang w:val="en-US"/>
        </w:rPr>
        <w:t>uberHillLenz</w:t>
      </w:r>
      <w:r w:rsidR="00F5464A" w:rsidRPr="00F5464A">
        <w:rPr>
          <w:highlight w:val="magenta"/>
          <w:lang w:val="en-US"/>
        </w:rPr>
        <w:t>_</w:t>
      </w:r>
      <w:r w:rsidR="00B80B71" w:rsidRPr="00F067F7">
        <w:rPr>
          <w:highlight w:val="magenta"/>
          <w:lang w:val="en-US"/>
        </w:rPr>
        <w:t>2012</w:t>
      </w:r>
      <w:r w:rsidR="00B80B71" w:rsidRPr="00DE512C">
        <w:rPr>
          <w:lang w:val="en-US"/>
        </w:rPr>
        <w:t xml:space="preserve">, reveal participants' inclination to disproportionately emphasize recent incumbent performance. </w:t>
      </w:r>
      <w:r w:rsidR="001B2A9A">
        <w:rPr>
          <w:lang w:val="en-US"/>
        </w:rPr>
        <w:t>Over a series of experiments,</w:t>
      </w:r>
      <w:r w:rsidR="001B2A9A" w:rsidRPr="00086F24">
        <w:rPr>
          <w:lang w:val="en-US"/>
        </w:rPr>
        <w:t xml:space="preserve"> </w:t>
      </w:r>
      <w:r w:rsidR="001B2A9A" w:rsidRPr="00CA2EAD">
        <w:rPr>
          <w:highlight w:val="magenta"/>
          <w:lang w:val="en-US"/>
        </w:rPr>
        <w:t>@HealyLenz_2014</w:t>
      </w:r>
      <w:r w:rsidR="001B2A9A">
        <w:rPr>
          <w:lang w:val="en-US"/>
        </w:rPr>
        <w:t xml:space="preserve"> demonstrate</w:t>
      </w:r>
      <w:r w:rsidR="001B2A9A" w:rsidRPr="00086F24">
        <w:rPr>
          <w:lang w:val="en-US"/>
        </w:rPr>
        <w:t xml:space="preserve"> that participants tend to overweight the last year's performance, despite intending to weigh growth equally across all years. </w:t>
      </w:r>
      <w:r w:rsidR="00BC4BA2" w:rsidRPr="00BC4BA2">
        <w:rPr>
          <w:lang w:val="en-US"/>
        </w:rPr>
        <w:t>Using the incumbent party’s vote margin (\(incmargin\)) in 17 US elections, they expose a noteworthy correlation (\(\rho = 0.734\)) between participants’ naïve economic evaluations (\(economy\)) and the Real Disposable Income (\(RDI_y\)) growth rate, as shown in Figure 1 below. Furthermore, they show that the end bias can be mitigated by providing voters with both yearly and cumulative economic information. When both types of information are made equally accessible, the election-year emphasis is eliminated, leading to a more balanced and informed evaluation of incumbents' economic performance</w:t>
      </w:r>
      <w:r w:rsidR="001B2A9A" w:rsidRPr="00086F24">
        <w:rPr>
          <w:lang w:val="en-US"/>
        </w:rPr>
        <w:t>.</w:t>
      </w:r>
    </w:p>
    <w:p w14:paraId="33B6974B" w14:textId="77777777" w:rsidR="0022681C" w:rsidRDefault="0022681C" w:rsidP="001B2A9A">
      <w:pPr>
        <w:jc w:val="both"/>
        <w:rPr>
          <w:lang w:val="en-US"/>
        </w:rPr>
      </w:pPr>
    </w:p>
    <w:p w14:paraId="01EE29A8" w14:textId="28C0D445" w:rsidR="007E4957" w:rsidRDefault="007E4957" w:rsidP="001B2A9A">
      <w:pPr>
        <w:jc w:val="both"/>
        <w:rPr>
          <w:lang w:val="en-US"/>
        </w:rPr>
      </w:pPr>
      <w:r>
        <w:rPr>
          <w:noProof/>
        </w:rPr>
        <w:drawing>
          <wp:inline distT="0" distB="0" distL="0" distR="0" wp14:anchorId="089C246D" wp14:editId="15E17ED4">
            <wp:extent cx="5612130" cy="2806065"/>
            <wp:effectExtent l="0" t="0" r="7620" b="0"/>
            <wp:docPr id="1604804793"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804793" name="Picture 1" descr="A graph of a function&#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12130" cy="2806065"/>
                    </a:xfrm>
                    <a:prstGeom prst="rect">
                      <a:avLst/>
                    </a:prstGeom>
                    <a:noFill/>
                    <a:ln>
                      <a:noFill/>
                    </a:ln>
                  </pic:spPr>
                </pic:pic>
              </a:graphicData>
            </a:graphic>
          </wp:inline>
        </w:drawing>
      </w:r>
    </w:p>
    <w:p w14:paraId="065B6835" w14:textId="1018A79C" w:rsidR="00900EC4" w:rsidRDefault="0022681C" w:rsidP="00B80B71">
      <w:pPr>
        <w:rPr>
          <w:lang w:val="en-US"/>
        </w:rPr>
      </w:pPr>
      <w:r w:rsidRPr="0022681C">
        <w:rPr>
          <w:lang w:val="en-US"/>
        </w:rPr>
        <w:lastRenderedPageBreak/>
        <w:t>![</w:t>
      </w:r>
      <w:r w:rsidR="00602CF1">
        <w:rPr>
          <w:lang w:val="en-US"/>
        </w:rPr>
        <w:t>**Figure 1**</w:t>
      </w:r>
      <w:r w:rsidRPr="0022681C">
        <w:rPr>
          <w:lang w:val="en-US"/>
        </w:rPr>
        <w:t>](C:/Users/danbo/OneDrive%20-%20Fundacao%20Getulio%20Vargas%20-%20FGV/FGV/Q3.23/GIT/GIT/incmarg.png)</w:t>
      </w:r>
    </w:p>
    <w:p w14:paraId="14142D88" w14:textId="77777777" w:rsidR="00900EC4" w:rsidRDefault="00900EC4" w:rsidP="00B80B71">
      <w:pPr>
        <w:rPr>
          <w:lang w:val="en-US"/>
        </w:rPr>
      </w:pPr>
    </w:p>
    <w:p w14:paraId="65D87CE3" w14:textId="2D7ED0C8" w:rsidR="00B80B71" w:rsidRDefault="000F4F9C" w:rsidP="00B80B71">
      <w:pPr>
        <w:rPr>
          <w:lang w:val="en-US"/>
        </w:rPr>
      </w:pPr>
      <w:r w:rsidRPr="00DE512C">
        <w:rPr>
          <w:lang w:val="en-US"/>
        </w:rPr>
        <w:t xml:space="preserve">The acknowledgment of biases emphasizes the </w:t>
      </w:r>
      <w:r w:rsidR="00C25F46">
        <w:rPr>
          <w:lang w:val="en-US"/>
        </w:rPr>
        <w:t>need</w:t>
      </w:r>
      <w:r w:rsidRPr="00DE512C">
        <w:rPr>
          <w:lang w:val="en-US"/>
        </w:rPr>
        <w:t xml:space="preserve"> </w:t>
      </w:r>
      <w:r w:rsidR="003A1598">
        <w:rPr>
          <w:lang w:val="en-US"/>
        </w:rPr>
        <w:t>for</w:t>
      </w:r>
      <w:r w:rsidRPr="00DE512C">
        <w:rPr>
          <w:lang w:val="en-US"/>
        </w:rPr>
        <w:t xml:space="preserve"> a nuanced approach to understanding voter behavior</w:t>
      </w:r>
      <w:r w:rsidR="00044C96">
        <w:rPr>
          <w:lang w:val="en-US"/>
        </w:rPr>
        <w:t>, while</w:t>
      </w:r>
      <w:r>
        <w:rPr>
          <w:lang w:val="en-US"/>
        </w:rPr>
        <w:t xml:space="preserve"> </w:t>
      </w:r>
      <w:r w:rsidR="00044C96">
        <w:rPr>
          <w:lang w:val="en-US"/>
        </w:rPr>
        <w:t>r</w:t>
      </w:r>
      <w:r w:rsidR="00C16449" w:rsidRPr="00DE512C">
        <w:rPr>
          <w:lang w:val="en-US"/>
        </w:rPr>
        <w:t>ecognizing the implications of these biases becomes pivotal for amplifying the informed nature of voters' decisions</w:t>
      </w:r>
      <w:r w:rsidR="00AF448E">
        <w:rPr>
          <w:lang w:val="en-US"/>
        </w:rPr>
        <w:t xml:space="preserve"> and</w:t>
      </w:r>
      <w:r w:rsidR="00A16AF0">
        <w:rPr>
          <w:lang w:val="en-US"/>
        </w:rPr>
        <w:t xml:space="preserve"> </w:t>
      </w:r>
      <w:r w:rsidR="004A6B12">
        <w:rPr>
          <w:lang w:val="en-US"/>
        </w:rPr>
        <w:t xml:space="preserve">promoting </w:t>
      </w:r>
      <w:r w:rsidR="00404E6A">
        <w:rPr>
          <w:lang w:val="en-US"/>
        </w:rPr>
        <w:t xml:space="preserve">balance and </w:t>
      </w:r>
      <w:r w:rsidR="00A16AF0" w:rsidRPr="00DE512C">
        <w:rPr>
          <w:lang w:val="en-US"/>
        </w:rPr>
        <w:t xml:space="preserve">accuracy </w:t>
      </w:r>
      <w:r w:rsidR="00A16AF0">
        <w:rPr>
          <w:lang w:val="en-US"/>
        </w:rPr>
        <w:t>in retrospective voting</w:t>
      </w:r>
      <w:r w:rsidR="00C16449" w:rsidRPr="00DE512C">
        <w:rPr>
          <w:lang w:val="en-US"/>
        </w:rPr>
        <w:t>.</w:t>
      </w:r>
      <w:r w:rsidR="00F10C29">
        <w:rPr>
          <w:lang w:val="en-US"/>
        </w:rPr>
        <w:t xml:space="preserve"> </w:t>
      </w:r>
      <w:r>
        <w:rPr>
          <w:lang w:val="en-US"/>
        </w:rPr>
        <w:t>Furthermore, t</w:t>
      </w:r>
      <w:r w:rsidR="00B80B71" w:rsidRPr="00DE512C">
        <w:rPr>
          <w:lang w:val="en-US"/>
        </w:rPr>
        <w:t>h</w:t>
      </w:r>
      <w:r w:rsidR="00CD00C2">
        <w:rPr>
          <w:lang w:val="en-US"/>
        </w:rPr>
        <w:t>e</w:t>
      </w:r>
      <w:r w:rsidR="00B80B71" w:rsidRPr="00DE512C">
        <w:rPr>
          <w:lang w:val="en-US"/>
        </w:rPr>
        <w:t xml:space="preserve"> susceptibility to unrelated </w:t>
      </w:r>
      <w:r w:rsidR="00845CE0">
        <w:rPr>
          <w:lang w:val="en-US"/>
        </w:rPr>
        <w:t>events</w:t>
      </w:r>
      <w:r w:rsidR="004E6391">
        <w:rPr>
          <w:lang w:val="en-US"/>
        </w:rPr>
        <w:t xml:space="preserve"> like</w:t>
      </w:r>
      <w:r w:rsidR="00CC0320">
        <w:rPr>
          <w:lang w:val="en-US"/>
        </w:rPr>
        <w:t xml:space="preserve"> </w:t>
      </w:r>
      <w:r w:rsidR="003917E2">
        <w:rPr>
          <w:lang w:val="en-US"/>
        </w:rPr>
        <w:t>shark attacks</w:t>
      </w:r>
      <w:r w:rsidR="00D17CB3">
        <w:rPr>
          <w:lang w:val="en-US"/>
        </w:rPr>
        <w:t xml:space="preserve"> or acts of God </w:t>
      </w:r>
      <w:r w:rsidR="003917E2" w:rsidRPr="003917E2">
        <w:rPr>
          <w:highlight w:val="magenta"/>
          <w:lang w:val="en-US"/>
        </w:rPr>
        <w:t>[@AchenBartels_Sharks_2004]</w:t>
      </w:r>
      <w:r w:rsidR="00D17CB3">
        <w:rPr>
          <w:lang w:val="en-US"/>
        </w:rPr>
        <w:t>,</w:t>
      </w:r>
      <w:r w:rsidR="00845CE0">
        <w:rPr>
          <w:lang w:val="en-US"/>
        </w:rPr>
        <w:t xml:space="preserve"> </w:t>
      </w:r>
      <w:r w:rsidR="00B80B71" w:rsidRPr="00DE512C">
        <w:rPr>
          <w:lang w:val="en-US"/>
        </w:rPr>
        <w:t xml:space="preserve">suggests that voters might struggle to discern an incumbent's actions from </w:t>
      </w:r>
      <w:r w:rsidR="00100C10" w:rsidRPr="00EB2FE8">
        <w:rPr>
          <w:highlight w:val="green"/>
          <w:lang w:val="en-US"/>
        </w:rPr>
        <w:t>external</w:t>
      </w:r>
      <w:r w:rsidR="003A7156">
        <w:rPr>
          <w:lang w:val="en-US"/>
        </w:rPr>
        <w:t xml:space="preserve"> </w:t>
      </w:r>
      <w:r w:rsidR="007E2B6B">
        <w:rPr>
          <w:lang w:val="en-US"/>
        </w:rPr>
        <w:t>causes</w:t>
      </w:r>
      <w:r w:rsidR="00B80B71" w:rsidRPr="00DE512C">
        <w:rPr>
          <w:lang w:val="en-US"/>
        </w:rPr>
        <w:t xml:space="preserve">. </w:t>
      </w:r>
      <w:r w:rsidR="00B80B71" w:rsidRPr="00257733">
        <w:rPr>
          <w:lang w:val="en-US"/>
        </w:rPr>
        <w:t>Experimental evidence</w:t>
      </w:r>
      <w:r w:rsidR="00D77969">
        <w:rPr>
          <w:lang w:val="en-US"/>
        </w:rPr>
        <w:t xml:space="preserve"> by </w:t>
      </w:r>
      <w:r w:rsidR="00186CEE" w:rsidRPr="00F5464A">
        <w:rPr>
          <w:highlight w:val="magenta"/>
          <w:lang w:val="en-US"/>
        </w:rPr>
        <w:t>@H</w:t>
      </w:r>
      <w:r w:rsidR="00186CEE" w:rsidRPr="00F067F7">
        <w:rPr>
          <w:highlight w:val="magenta"/>
          <w:lang w:val="en-US"/>
        </w:rPr>
        <w:t>uberHillLenz</w:t>
      </w:r>
      <w:r w:rsidR="00186CEE" w:rsidRPr="00F5464A">
        <w:rPr>
          <w:highlight w:val="magenta"/>
          <w:lang w:val="en-US"/>
        </w:rPr>
        <w:t>_</w:t>
      </w:r>
      <w:r w:rsidR="00186CEE" w:rsidRPr="00F067F7">
        <w:rPr>
          <w:highlight w:val="magenta"/>
          <w:lang w:val="en-US"/>
        </w:rPr>
        <w:t>2012</w:t>
      </w:r>
      <w:r w:rsidR="00B80B71" w:rsidRPr="00257733">
        <w:rPr>
          <w:lang w:val="en-US"/>
        </w:rPr>
        <w:t xml:space="preserve"> further highlights the limitations in voters' ability to use a </w:t>
      </w:r>
      <w:r w:rsidR="00B80B71" w:rsidRPr="006C3250">
        <w:rPr>
          <w:highlight w:val="yellow"/>
          <w:lang w:val="en-US"/>
        </w:rPr>
        <w:t>retrospective</w:t>
      </w:r>
      <w:r w:rsidR="00B80B71" w:rsidRPr="00257733">
        <w:rPr>
          <w:lang w:val="en-US"/>
        </w:rPr>
        <w:t xml:space="preserve"> decision rule</w:t>
      </w:r>
      <w:r w:rsidR="00B80B71">
        <w:rPr>
          <w:lang w:val="en-US"/>
        </w:rPr>
        <w:t>, e</w:t>
      </w:r>
      <w:r w:rsidR="00B80B71" w:rsidRPr="00257733">
        <w:rPr>
          <w:lang w:val="en-US"/>
        </w:rPr>
        <w:t xml:space="preserve">ven in controlled experimental games, participants tend to overweight recent incumbent performance and are influenced by unrelated events, </w:t>
      </w:r>
      <w:r w:rsidR="00B80B71" w:rsidRPr="005F625C">
        <w:rPr>
          <w:color w:val="FF0000"/>
          <w:lang w:val="en-US"/>
        </w:rPr>
        <w:t xml:space="preserve">such as </w:t>
      </w:r>
      <w:r w:rsidR="00B80B71" w:rsidRPr="00257733">
        <w:rPr>
          <w:lang w:val="en-US"/>
        </w:rPr>
        <w:t xml:space="preserve">lotteries affecting their welfare. This </w:t>
      </w:r>
      <w:r w:rsidR="00A63F0A">
        <w:rPr>
          <w:lang w:val="en-US"/>
        </w:rPr>
        <w:t xml:space="preserve">in turn, </w:t>
      </w:r>
      <w:r w:rsidR="00B80B71" w:rsidRPr="00257733">
        <w:rPr>
          <w:lang w:val="en-US"/>
        </w:rPr>
        <w:t>suggests that voters' ability to accurately assess incumbent performance may be subject to biases, and</w:t>
      </w:r>
      <w:r w:rsidR="00EF3BF5">
        <w:rPr>
          <w:lang w:val="en-US"/>
        </w:rPr>
        <w:t xml:space="preserve"> that</w:t>
      </w:r>
      <w:r w:rsidR="00B80B71" w:rsidRPr="00257733">
        <w:rPr>
          <w:lang w:val="en-US"/>
        </w:rPr>
        <w:t xml:space="preserve"> they may struggle to disentangle the impacts of</w:t>
      </w:r>
      <w:r w:rsidR="00100C10">
        <w:rPr>
          <w:lang w:val="en-US"/>
        </w:rPr>
        <w:t xml:space="preserve"> </w:t>
      </w:r>
      <w:r w:rsidR="00100C10" w:rsidRPr="007F0F91">
        <w:rPr>
          <w:highlight w:val="green"/>
          <w:lang w:val="en-US"/>
        </w:rPr>
        <w:t>exogenous</w:t>
      </w:r>
      <w:r w:rsidR="00100C10">
        <w:rPr>
          <w:lang w:val="en-US"/>
        </w:rPr>
        <w:t xml:space="preserve"> </w:t>
      </w:r>
      <w:r w:rsidR="007E2B6B" w:rsidRPr="00257733">
        <w:rPr>
          <w:lang w:val="en-US"/>
        </w:rPr>
        <w:t xml:space="preserve">factors </w:t>
      </w:r>
      <w:r w:rsidR="00B80B71" w:rsidRPr="00257733">
        <w:rPr>
          <w:lang w:val="en-US"/>
        </w:rPr>
        <w:t>from the incumbent's actions.</w:t>
      </w:r>
    </w:p>
    <w:p w14:paraId="6AE2E615" w14:textId="77777777" w:rsidR="007F763C" w:rsidRPr="00257733" w:rsidRDefault="007F763C" w:rsidP="00B80B71">
      <w:pPr>
        <w:rPr>
          <w:lang w:val="en-US"/>
        </w:rPr>
      </w:pPr>
    </w:p>
    <w:p w14:paraId="426CB7E8" w14:textId="1317779F" w:rsidR="00B80B71" w:rsidRDefault="00B80B71" w:rsidP="00B80B71">
      <w:pPr>
        <w:rPr>
          <w:lang w:val="en-US"/>
        </w:rPr>
      </w:pPr>
      <w:r w:rsidRPr="00777B4E">
        <w:rPr>
          <w:highlight w:val="green"/>
          <w:lang w:val="en-US"/>
        </w:rPr>
        <w:t>Exogenous</w:t>
      </w:r>
      <w:r w:rsidRPr="00DE512C">
        <w:rPr>
          <w:lang w:val="en-US"/>
        </w:rPr>
        <w:t xml:space="preserve"> events introduce a layer of complexity into </w:t>
      </w:r>
      <w:r w:rsidRPr="00777B4E">
        <w:rPr>
          <w:highlight w:val="yellow"/>
          <w:lang w:val="en-US"/>
        </w:rPr>
        <w:t>retrospective voting</w:t>
      </w:r>
      <w:r w:rsidRPr="00DE512C">
        <w:rPr>
          <w:lang w:val="en-US"/>
        </w:rPr>
        <w:t xml:space="preserve">, challenging the notion that economic assessments solely pivot on macroeconomic indicators. While the propensity to reward incumbents during economic booms and </w:t>
      </w:r>
      <w:r>
        <w:rPr>
          <w:lang w:val="en-US"/>
        </w:rPr>
        <w:t>punish</w:t>
      </w:r>
      <w:r w:rsidRPr="00DE512C">
        <w:rPr>
          <w:lang w:val="en-US"/>
        </w:rPr>
        <w:t xml:space="preserve"> them during downturns holds, researchers like </w:t>
      </w:r>
      <w:r w:rsidR="006150D4" w:rsidRPr="006150D4">
        <w:rPr>
          <w:highlight w:val="magenta"/>
          <w:lang w:val="en-US"/>
        </w:rPr>
        <w:t>@HealyMalhotra_2010</w:t>
      </w:r>
      <w:r w:rsidRPr="00DE512C">
        <w:rPr>
          <w:lang w:val="en-US"/>
        </w:rPr>
        <w:t xml:space="preserve"> delve into how exogenous events, such as </w:t>
      </w:r>
      <w:r w:rsidRPr="00C555AE">
        <w:rPr>
          <w:lang w:val="en-US"/>
        </w:rPr>
        <w:t xml:space="preserve">the effects </w:t>
      </w:r>
      <w:r>
        <w:rPr>
          <w:lang w:val="en-US"/>
        </w:rPr>
        <w:t xml:space="preserve">of wins and losses </w:t>
      </w:r>
      <w:r w:rsidRPr="00C555AE">
        <w:rPr>
          <w:lang w:val="en-US"/>
        </w:rPr>
        <w:t>of college basketball games</w:t>
      </w:r>
      <w:r>
        <w:rPr>
          <w:lang w:val="en-US"/>
        </w:rPr>
        <w:t xml:space="preserve"> on presidential approval</w:t>
      </w:r>
      <w:r w:rsidRPr="00C555AE">
        <w:rPr>
          <w:lang w:val="en-US"/>
        </w:rPr>
        <w:t xml:space="preserve">, </w:t>
      </w:r>
      <w:r>
        <w:rPr>
          <w:lang w:val="en-US"/>
        </w:rPr>
        <w:t>or</w:t>
      </w:r>
      <w:r w:rsidRPr="00C555AE">
        <w:rPr>
          <w:lang w:val="en-US"/>
        </w:rPr>
        <w:t xml:space="preserve"> natural disasters like floods and tornadoes </w:t>
      </w:r>
      <w:r>
        <w:rPr>
          <w:lang w:val="en-US"/>
        </w:rPr>
        <w:t xml:space="preserve">on presidential reelection </w:t>
      </w:r>
      <w:r w:rsidRPr="00C555AE">
        <w:rPr>
          <w:lang w:val="en-US"/>
        </w:rPr>
        <w:t xml:space="preserve">by </w:t>
      </w:r>
      <w:r w:rsidR="00FE7399" w:rsidRPr="00FE7399">
        <w:rPr>
          <w:highlight w:val="magenta"/>
          <w:lang w:val="en-US"/>
        </w:rPr>
        <w:t>@HealyMalhotraMo_2010</w:t>
      </w:r>
      <w:r>
        <w:rPr>
          <w:lang w:val="en-US"/>
        </w:rPr>
        <w:t xml:space="preserve"> </w:t>
      </w:r>
      <w:r w:rsidRPr="00DE512C">
        <w:rPr>
          <w:lang w:val="en-US"/>
        </w:rPr>
        <w:t xml:space="preserve">can magnify the impact of economic shocks just before elections. </w:t>
      </w:r>
      <w:r>
        <w:rPr>
          <w:lang w:val="en-US"/>
        </w:rPr>
        <w:t xml:space="preserve">For example, </w:t>
      </w:r>
      <w:r w:rsidRPr="00DE512C">
        <w:rPr>
          <w:lang w:val="en-US"/>
        </w:rPr>
        <w:t>the aftermath of natural disaster</w:t>
      </w:r>
      <w:r>
        <w:rPr>
          <w:lang w:val="en-US"/>
        </w:rPr>
        <w:t>s</w:t>
      </w:r>
      <w:r w:rsidRPr="00DE512C">
        <w:rPr>
          <w:lang w:val="en-US"/>
        </w:rPr>
        <w:t xml:space="preserve"> offers a clear snapshot of how voters respond to unforeseen economic challenges</w:t>
      </w:r>
      <w:r>
        <w:rPr>
          <w:lang w:val="en-US"/>
        </w:rPr>
        <w:t xml:space="preserve"> and </w:t>
      </w:r>
      <w:r w:rsidRPr="00DE512C">
        <w:rPr>
          <w:lang w:val="en-US"/>
        </w:rPr>
        <w:t>acknowledges the interplay between broader contextual factors and voters' decision-making</w:t>
      </w:r>
      <w:r>
        <w:rPr>
          <w:lang w:val="en-US"/>
        </w:rPr>
        <w:t xml:space="preserve"> </w:t>
      </w:r>
      <w:r w:rsidR="000A65A8" w:rsidRPr="000A65A8">
        <w:rPr>
          <w:highlight w:val="magenta"/>
          <w:lang w:val="en-US"/>
        </w:rPr>
        <w:t>[</w:t>
      </w:r>
      <w:r w:rsidRPr="000A65A8">
        <w:rPr>
          <w:highlight w:val="magenta"/>
          <w:lang w:val="en-US"/>
        </w:rPr>
        <w:t>@</w:t>
      </w:r>
      <w:r w:rsidR="00A2385A" w:rsidRPr="000A65A8">
        <w:rPr>
          <w:highlight w:val="magenta"/>
          <w:lang w:val="en-US"/>
        </w:rPr>
        <w:t>Hainmueller_2011</w:t>
      </w:r>
      <w:r w:rsidR="000A65A8" w:rsidRPr="000A65A8">
        <w:rPr>
          <w:highlight w:val="magenta"/>
          <w:lang w:val="en-US"/>
        </w:rPr>
        <w:t>]</w:t>
      </w:r>
      <w:r w:rsidRPr="00DE512C">
        <w:rPr>
          <w:lang w:val="en-US"/>
        </w:rPr>
        <w:t>.</w:t>
      </w:r>
    </w:p>
    <w:p w14:paraId="5AF9381D" w14:textId="77777777" w:rsidR="007F763C" w:rsidRPr="00DE512C" w:rsidRDefault="007F763C" w:rsidP="00B80B71">
      <w:pPr>
        <w:rPr>
          <w:lang w:val="en-US"/>
        </w:rPr>
      </w:pPr>
    </w:p>
    <w:p w14:paraId="02569445" w14:textId="05A3D1BF" w:rsidR="00B80B71" w:rsidRDefault="009D24AE" w:rsidP="00B80B71">
      <w:pPr>
        <w:rPr>
          <w:lang w:val="en-US"/>
        </w:rPr>
      </w:pPr>
      <w:r>
        <w:rPr>
          <w:lang w:val="en-US"/>
        </w:rPr>
        <w:t>T</w:t>
      </w:r>
      <w:r w:rsidR="00B80B71" w:rsidRPr="00DE512C">
        <w:rPr>
          <w:lang w:val="en-US"/>
        </w:rPr>
        <w:t xml:space="preserve">he influence of </w:t>
      </w:r>
      <w:r w:rsidR="00B80B71" w:rsidRPr="00D25983">
        <w:rPr>
          <w:highlight w:val="green"/>
          <w:lang w:val="en-US"/>
        </w:rPr>
        <w:t>exogenous</w:t>
      </w:r>
      <w:r w:rsidR="00B80B71" w:rsidRPr="00DE512C">
        <w:rPr>
          <w:lang w:val="en-US"/>
        </w:rPr>
        <w:t xml:space="preserve"> economic factors, such as commodity prices and international interest rates on presidential success</w:t>
      </w:r>
      <w:r>
        <w:rPr>
          <w:lang w:val="en-US"/>
        </w:rPr>
        <w:t>, are c</w:t>
      </w:r>
      <w:r w:rsidRPr="00DE512C">
        <w:rPr>
          <w:lang w:val="en-US"/>
        </w:rPr>
        <w:t xml:space="preserve">entral to the findings of </w:t>
      </w:r>
      <w:r w:rsidRPr="00443A9C">
        <w:rPr>
          <w:highlight w:val="magenta"/>
          <w:lang w:val="en-US"/>
        </w:rPr>
        <w:t>@CampelloZucco</w:t>
      </w:r>
      <w:r w:rsidRPr="00DB3D2A">
        <w:rPr>
          <w:highlight w:val="magenta"/>
          <w:lang w:val="en-US"/>
        </w:rPr>
        <w:t>_2016</w:t>
      </w:r>
      <w:r w:rsidR="00DB3D2A">
        <w:rPr>
          <w:lang w:val="en-US"/>
        </w:rPr>
        <w:t xml:space="preserve"> and </w:t>
      </w:r>
      <w:r w:rsidR="00DB3D2A" w:rsidRPr="00DB3D2A">
        <w:rPr>
          <w:highlight w:val="magenta"/>
          <w:lang w:val="en-US"/>
        </w:rPr>
        <w:t>@CampelloZucco_Vol2020</w:t>
      </w:r>
      <w:r w:rsidR="00B80B71" w:rsidRPr="00DE512C">
        <w:rPr>
          <w:lang w:val="en-US"/>
        </w:rPr>
        <w:t xml:space="preserve">. They explain how voters in Latin American countries are quick to reward incumbent leaders during periods of favorable external economic conditions and penalize them when these conditions are adverse. This responsiveness to external economic fluctuations presents a challenge to the effectiveness of </w:t>
      </w:r>
      <w:r w:rsidR="00C15C4E">
        <w:rPr>
          <w:lang w:val="en-US"/>
        </w:rPr>
        <w:t>retrospective</w:t>
      </w:r>
      <w:r w:rsidR="00B80B71" w:rsidRPr="00DE512C">
        <w:rPr>
          <w:lang w:val="en-US"/>
        </w:rPr>
        <w:t xml:space="preserve"> voting as a mechanism for holding leaders accountable, as voters may not always recognize situations where economic performance is largely determined by factors beyond governmental control.</w:t>
      </w:r>
    </w:p>
    <w:p w14:paraId="33D39F24" w14:textId="77777777" w:rsidR="007F763C" w:rsidRPr="00DE512C" w:rsidRDefault="007F763C" w:rsidP="00B80B71">
      <w:pPr>
        <w:rPr>
          <w:lang w:val="en-US"/>
        </w:rPr>
      </w:pPr>
    </w:p>
    <w:p w14:paraId="0D204651" w14:textId="52274858" w:rsidR="00B80B71" w:rsidRDefault="00C051DA" w:rsidP="00B80B71">
      <w:pPr>
        <w:rPr>
          <w:lang w:val="en-US"/>
        </w:rPr>
      </w:pPr>
      <w:r>
        <w:rPr>
          <w:lang w:val="en-US"/>
        </w:rPr>
        <w:t>Similarly, t</w:t>
      </w:r>
      <w:r w:rsidR="00B80B71" w:rsidRPr="00DE512C">
        <w:rPr>
          <w:lang w:val="en-US"/>
        </w:rPr>
        <w:t xml:space="preserve">he complex dynamics of economic perceptions and political accountability in developing democracies, particularly focusing on Latin American countries, have been </w:t>
      </w:r>
      <w:r w:rsidR="00B80B71">
        <w:rPr>
          <w:lang w:val="en-US"/>
        </w:rPr>
        <w:t xml:space="preserve">explored </w:t>
      </w:r>
      <w:r w:rsidR="00B80B71" w:rsidRPr="00DE512C">
        <w:rPr>
          <w:lang w:val="en-US"/>
        </w:rPr>
        <w:t xml:space="preserve">by </w:t>
      </w:r>
      <w:r w:rsidR="00B80B71" w:rsidRPr="00443A9C">
        <w:rPr>
          <w:highlight w:val="magenta"/>
          <w:lang w:val="en-US"/>
        </w:rPr>
        <w:t>@CampelloZucco_CommodityPrices2022</w:t>
      </w:r>
      <w:r w:rsidR="00B80B71" w:rsidRPr="00DE512C">
        <w:rPr>
          <w:lang w:val="en-US"/>
        </w:rPr>
        <w:t xml:space="preserve">. Their research sheds light on a recurring phenomenon </w:t>
      </w:r>
      <w:r w:rsidR="00975381">
        <w:rPr>
          <w:lang w:val="en-US"/>
        </w:rPr>
        <w:t xml:space="preserve">described by  </w:t>
      </w:r>
      <w:r w:rsidR="00975381" w:rsidRPr="004639B4">
        <w:rPr>
          <w:highlight w:val="magenta"/>
          <w:lang w:val="en-US"/>
        </w:rPr>
        <w:t>@</w:t>
      </w:r>
      <w:r w:rsidR="00975381" w:rsidRPr="005B2808">
        <w:rPr>
          <w:highlight w:val="magenta"/>
          <w:lang w:val="en-US"/>
        </w:rPr>
        <w:t>Duch_2008</w:t>
      </w:r>
      <w:r w:rsidR="00975381">
        <w:rPr>
          <w:lang w:val="en-US"/>
        </w:rPr>
        <w:t xml:space="preserve"> </w:t>
      </w:r>
      <w:r w:rsidR="00B80B71" w:rsidRPr="00DE512C">
        <w:rPr>
          <w:lang w:val="en-US"/>
        </w:rPr>
        <w:t xml:space="preserve">wherein voters tend to attribute economic performance, whether positive or negative, to incumbent leaders rather than recognizing the influence of </w:t>
      </w:r>
      <w:r w:rsidR="00B80B71" w:rsidRPr="00D75344">
        <w:rPr>
          <w:highlight w:val="green"/>
          <w:lang w:val="en-US"/>
        </w:rPr>
        <w:t>external</w:t>
      </w:r>
      <w:r w:rsidR="00B80B71" w:rsidRPr="00DE512C">
        <w:rPr>
          <w:lang w:val="en-US"/>
        </w:rPr>
        <w:t xml:space="preserve"> </w:t>
      </w:r>
      <w:r w:rsidR="00B80B71" w:rsidRPr="00DE512C">
        <w:rPr>
          <w:lang w:val="en-US"/>
        </w:rPr>
        <w:lastRenderedPageBreak/>
        <w:t xml:space="preserve">economic conditions. This misattribution, the authors argue, is not solely a matter of information deficiency; their studies reveal that voters often struggle to accurately apply information, especially when it clashes with their emotional </w:t>
      </w:r>
      <w:r w:rsidR="00B80B71" w:rsidRPr="005C1B4F">
        <w:rPr>
          <w:highlight w:val="yellow"/>
          <w:lang w:val="en-US"/>
        </w:rPr>
        <w:t>judgments</w:t>
      </w:r>
      <w:r w:rsidR="00B80B71" w:rsidRPr="00DE512C">
        <w:rPr>
          <w:lang w:val="en-US"/>
        </w:rPr>
        <w:t xml:space="preserve"> of political figures.</w:t>
      </w:r>
    </w:p>
    <w:p w14:paraId="31F1A42D" w14:textId="77777777" w:rsidR="007F763C" w:rsidRPr="00DE512C" w:rsidRDefault="007F763C" w:rsidP="00B80B71">
      <w:pPr>
        <w:rPr>
          <w:lang w:val="en-US"/>
        </w:rPr>
      </w:pPr>
    </w:p>
    <w:p w14:paraId="017C46E2" w14:textId="7044A1B5" w:rsidR="00B80B71" w:rsidRDefault="00C051DA" w:rsidP="00B80B71">
      <w:pPr>
        <w:rPr>
          <w:lang w:val="en-US"/>
        </w:rPr>
      </w:pPr>
      <w:r>
        <w:rPr>
          <w:lang w:val="en-US"/>
        </w:rPr>
        <w:t>Furthermore, t</w:t>
      </w:r>
      <w:r w:rsidR="00B80B71" w:rsidRPr="00DE512C">
        <w:rPr>
          <w:lang w:val="en-US"/>
        </w:rPr>
        <w:t xml:space="preserve">he role played by </w:t>
      </w:r>
      <w:r w:rsidR="00B80B71" w:rsidRPr="006C3250">
        <w:rPr>
          <w:highlight w:val="yellow"/>
          <w:lang w:val="en-US"/>
        </w:rPr>
        <w:t>affective judgments</w:t>
      </w:r>
      <w:r w:rsidR="00B80B71" w:rsidRPr="00DE512C">
        <w:rPr>
          <w:lang w:val="en-US"/>
        </w:rPr>
        <w:t xml:space="preserve"> – the emotional ties and sentiments individuals hold toward political leaders</w:t>
      </w:r>
      <w:r w:rsidR="00B80B71">
        <w:rPr>
          <w:lang w:val="en-US"/>
        </w:rPr>
        <w:t xml:space="preserve"> is explored by </w:t>
      </w:r>
      <w:r w:rsidR="0047408C" w:rsidRPr="0047408C">
        <w:rPr>
          <w:highlight w:val="magenta"/>
          <w:lang w:val="en-US"/>
        </w:rPr>
        <w:t>@CampelloZucco_PriceShocks2020</w:t>
      </w:r>
      <w:r w:rsidR="00B80B71" w:rsidRPr="003C13E5">
        <w:rPr>
          <w:highlight w:val="magenta"/>
          <w:lang w:val="en-US"/>
        </w:rPr>
        <w:t>.</w:t>
      </w:r>
      <w:r w:rsidR="00B80B71" w:rsidRPr="00DE512C">
        <w:rPr>
          <w:lang w:val="en-US"/>
        </w:rPr>
        <w:t xml:space="preserve"> They find that even when provided with information about </w:t>
      </w:r>
      <w:r w:rsidR="00B80B71" w:rsidRPr="003C13E5">
        <w:rPr>
          <w:highlight w:val="green"/>
          <w:lang w:val="en-US"/>
        </w:rPr>
        <w:t>exogenous</w:t>
      </w:r>
      <w:r w:rsidR="00B80B71" w:rsidRPr="00DE512C">
        <w:rPr>
          <w:lang w:val="en-US"/>
        </w:rPr>
        <w:t xml:space="preserve"> economic shocks, voters often fail to adjust their assessments due to pre-existing emotional connections to leaders. This presents a significant obstacle to rectifying the </w:t>
      </w:r>
      <w:r w:rsidR="00B80B71" w:rsidRPr="00040993">
        <w:rPr>
          <w:color w:val="FF0000"/>
          <w:lang w:val="en-US"/>
        </w:rPr>
        <w:t>misattribution of responsibility</w:t>
      </w:r>
      <w:r w:rsidR="00B80B71">
        <w:rPr>
          <w:color w:val="FF0000"/>
          <w:lang w:val="en-US"/>
        </w:rPr>
        <w:t xml:space="preserve"> on economic evaluations</w:t>
      </w:r>
      <w:r w:rsidR="00E019B2">
        <w:rPr>
          <w:color w:val="FF0000"/>
          <w:lang w:val="en-US"/>
        </w:rPr>
        <w:t xml:space="preserve"> as noted by </w:t>
      </w:r>
      <w:r w:rsidR="00E019B2" w:rsidRPr="00A4330A">
        <w:rPr>
          <w:highlight w:val="magenta"/>
          <w:lang w:val="en-US"/>
        </w:rPr>
        <w:t>@</w:t>
      </w:r>
      <w:r w:rsidR="00A4330A" w:rsidRPr="00A4330A">
        <w:rPr>
          <w:highlight w:val="magenta"/>
          <w:lang w:val="en-US"/>
        </w:rPr>
        <w:t>TaberLodge_2007</w:t>
      </w:r>
      <w:r w:rsidR="00B80B71" w:rsidRPr="00DE512C">
        <w:rPr>
          <w:lang w:val="en-US"/>
        </w:rPr>
        <w:t xml:space="preserve">. Their studies underscore that addressing this challenge requires more than providing information; it requires understanding the intricate interplay between cognitive processes, emotional judgments, and the broader economic context. Ultimately, </w:t>
      </w:r>
      <w:r w:rsidR="00B80B71">
        <w:rPr>
          <w:lang w:val="en-US"/>
        </w:rPr>
        <w:t>the</w:t>
      </w:r>
      <w:r w:rsidR="00B80B71" w:rsidRPr="00DE512C">
        <w:rPr>
          <w:lang w:val="en-US"/>
        </w:rPr>
        <w:t xml:space="preserve"> research highlights the complexities involved in fostering effective democratic accountability in developing nations, where economic perceptions can be heavily influenced by factors beyond immediate governmental control.</w:t>
      </w:r>
    </w:p>
    <w:p w14:paraId="52A9DDF2" w14:textId="77777777" w:rsidR="007F763C" w:rsidRPr="00DE512C" w:rsidRDefault="007F763C" w:rsidP="00B80B71">
      <w:pPr>
        <w:rPr>
          <w:lang w:val="en-US"/>
        </w:rPr>
      </w:pPr>
    </w:p>
    <w:p w14:paraId="09A39921" w14:textId="08E2698C" w:rsidR="00B80B71" w:rsidRDefault="00B80B71" w:rsidP="00B80B71">
      <w:pPr>
        <w:rPr>
          <w:lang w:val="en-US"/>
        </w:rPr>
      </w:pPr>
      <w:r w:rsidRPr="00825019">
        <w:rPr>
          <w:highlight w:val="yellow"/>
          <w:lang w:val="en-US"/>
        </w:rPr>
        <w:t>Framing</w:t>
      </w:r>
      <w:r w:rsidRPr="00DE512C">
        <w:rPr>
          <w:lang w:val="en-US"/>
        </w:rPr>
        <w:t xml:space="preserve">, coupled with </w:t>
      </w:r>
      <w:r w:rsidRPr="000C6062">
        <w:rPr>
          <w:highlight w:val="yellow"/>
          <w:lang w:val="en-US"/>
        </w:rPr>
        <w:t>cognitive biases</w:t>
      </w:r>
      <w:r>
        <w:rPr>
          <w:lang w:val="en-US"/>
        </w:rPr>
        <w:t xml:space="preserve"> </w:t>
      </w:r>
      <w:r w:rsidRPr="00DE512C">
        <w:rPr>
          <w:lang w:val="en-US"/>
        </w:rPr>
        <w:t xml:space="preserve">plays a pivotal role in shaping citizens' responses to economic information. </w:t>
      </w:r>
      <w:r w:rsidR="00A91BD3">
        <w:rPr>
          <w:lang w:val="en-US"/>
        </w:rPr>
        <w:t>T</w:t>
      </w:r>
      <w:r w:rsidR="00A91BD3" w:rsidRPr="00DE512C">
        <w:rPr>
          <w:lang w:val="en-US"/>
        </w:rPr>
        <w:t xml:space="preserve">he nexus between </w:t>
      </w:r>
      <w:r w:rsidR="00A91BD3" w:rsidRPr="00825019">
        <w:rPr>
          <w:highlight w:val="yellow"/>
          <w:lang w:val="en-US"/>
        </w:rPr>
        <w:t>democratic accountability</w:t>
      </w:r>
      <w:r w:rsidR="00A91BD3" w:rsidRPr="00DE512C">
        <w:rPr>
          <w:lang w:val="en-US"/>
        </w:rPr>
        <w:t xml:space="preserve"> and </w:t>
      </w:r>
      <w:r w:rsidR="00A91BD3" w:rsidRPr="00825019">
        <w:rPr>
          <w:highlight w:val="yellow"/>
          <w:lang w:val="en-US"/>
        </w:rPr>
        <w:t>framing</w:t>
      </w:r>
      <w:r w:rsidR="00A91BD3" w:rsidRPr="00DE512C">
        <w:rPr>
          <w:lang w:val="en-US"/>
        </w:rPr>
        <w:t xml:space="preserve"> dynamics holds significance</w:t>
      </w:r>
      <w:r w:rsidR="00A91BD3">
        <w:rPr>
          <w:lang w:val="en-US"/>
        </w:rPr>
        <w:t xml:space="preserve"> as p</w:t>
      </w:r>
      <w:r w:rsidRPr="00DE512C">
        <w:rPr>
          <w:lang w:val="en-US"/>
        </w:rPr>
        <w:t>olitical actors and media outlets strategically frame issues to shape public opinion and perceptions of government performance</w:t>
      </w:r>
      <w:r w:rsidR="00326CCA">
        <w:rPr>
          <w:lang w:val="en-US"/>
        </w:rPr>
        <w:t xml:space="preserve"> </w:t>
      </w:r>
      <w:r w:rsidR="00DA52CB" w:rsidRPr="008C7A5A">
        <w:rPr>
          <w:highlight w:val="magenta"/>
          <w:lang w:val="en-US"/>
        </w:rPr>
        <w:t>[</w:t>
      </w:r>
      <w:r w:rsidR="00326CCA" w:rsidRPr="008C7A5A">
        <w:rPr>
          <w:highlight w:val="magenta"/>
          <w:lang w:val="en-US"/>
        </w:rPr>
        <w:t>@McCombs_</w:t>
      </w:r>
      <w:r w:rsidR="00DA52CB" w:rsidRPr="008C7A5A">
        <w:rPr>
          <w:highlight w:val="magenta"/>
          <w:lang w:val="en-US"/>
        </w:rPr>
        <w:t>1972]</w:t>
      </w:r>
      <w:r w:rsidRPr="00DE512C">
        <w:rPr>
          <w:lang w:val="en-US"/>
        </w:rPr>
        <w:t xml:space="preserve">. </w:t>
      </w:r>
      <w:r w:rsidR="006C0813">
        <w:rPr>
          <w:highlight w:val="magenta"/>
          <w:lang w:val="en-US"/>
        </w:rPr>
        <w:t>@</w:t>
      </w:r>
      <w:r w:rsidRPr="00307943">
        <w:rPr>
          <w:highlight w:val="magenta"/>
          <w:lang w:val="en-US"/>
        </w:rPr>
        <w:t>Lakoff</w:t>
      </w:r>
      <w:r w:rsidR="006C0813">
        <w:rPr>
          <w:highlight w:val="magenta"/>
          <w:lang w:val="en-US"/>
        </w:rPr>
        <w:t>_</w:t>
      </w:r>
      <w:r w:rsidRPr="00307943">
        <w:rPr>
          <w:highlight w:val="magenta"/>
          <w:lang w:val="en-US"/>
        </w:rPr>
        <w:t>20</w:t>
      </w:r>
      <w:r w:rsidR="006C0813">
        <w:rPr>
          <w:highlight w:val="magenta"/>
          <w:lang w:val="en-US"/>
        </w:rPr>
        <w:t>1</w:t>
      </w:r>
      <w:r w:rsidRPr="00307943">
        <w:rPr>
          <w:highlight w:val="magenta"/>
          <w:lang w:val="en-US"/>
        </w:rPr>
        <w:t xml:space="preserve">4 and </w:t>
      </w:r>
      <w:r w:rsidR="00C97F25" w:rsidRPr="00AA305B">
        <w:rPr>
          <w:highlight w:val="magenta"/>
          <w:lang w:val="en-US"/>
        </w:rPr>
        <w:t>@</w:t>
      </w:r>
      <w:r w:rsidRPr="00307943">
        <w:rPr>
          <w:highlight w:val="magenta"/>
          <w:lang w:val="en-US"/>
        </w:rPr>
        <w:t>Goffman</w:t>
      </w:r>
      <w:r w:rsidR="006C0813">
        <w:rPr>
          <w:highlight w:val="magenta"/>
          <w:lang w:val="en-US"/>
        </w:rPr>
        <w:t>_</w:t>
      </w:r>
      <w:r w:rsidRPr="00307943">
        <w:rPr>
          <w:highlight w:val="magenta"/>
          <w:lang w:val="en-US"/>
        </w:rPr>
        <w:t>19</w:t>
      </w:r>
      <w:r w:rsidR="00BE7AE3" w:rsidRPr="00BE7AE3">
        <w:rPr>
          <w:highlight w:val="magenta"/>
          <w:lang w:val="en-US"/>
        </w:rPr>
        <w:t>86</w:t>
      </w:r>
      <w:r w:rsidRPr="00DE512C">
        <w:rPr>
          <w:lang w:val="en-US"/>
        </w:rPr>
        <w:t xml:space="preserve"> exploration of </w:t>
      </w:r>
      <w:r w:rsidRPr="002E5EAB">
        <w:rPr>
          <w:highlight w:val="yellow"/>
          <w:lang w:val="en-US"/>
        </w:rPr>
        <w:t>framing's</w:t>
      </w:r>
      <w:r w:rsidRPr="00DE512C">
        <w:rPr>
          <w:lang w:val="en-US"/>
        </w:rPr>
        <w:t xml:space="preserve"> impact on public discourse and agenda-setting </w:t>
      </w:r>
      <w:r w:rsidR="0025359B">
        <w:rPr>
          <w:lang w:val="en-US"/>
        </w:rPr>
        <w:t xml:space="preserve">further emphasize its </w:t>
      </w:r>
      <w:r w:rsidR="00CC421A">
        <w:rPr>
          <w:lang w:val="en-US"/>
        </w:rPr>
        <w:t>depth</w:t>
      </w:r>
      <w:r w:rsidRPr="00DE512C">
        <w:rPr>
          <w:lang w:val="en-US"/>
        </w:rPr>
        <w:t xml:space="preserve">. </w:t>
      </w:r>
      <w:r w:rsidR="007E71B1">
        <w:rPr>
          <w:lang w:val="en-US"/>
        </w:rPr>
        <w:t>T</w:t>
      </w:r>
      <w:r w:rsidRPr="00DE512C">
        <w:rPr>
          <w:lang w:val="en-US"/>
        </w:rPr>
        <w:t xml:space="preserve">his dynamic is </w:t>
      </w:r>
      <w:r>
        <w:rPr>
          <w:lang w:val="en-US"/>
        </w:rPr>
        <w:t xml:space="preserve">further </w:t>
      </w:r>
      <w:r w:rsidR="00BE687A">
        <w:rPr>
          <w:lang w:val="en-US"/>
        </w:rPr>
        <w:t xml:space="preserve">complicated </w:t>
      </w:r>
      <w:r w:rsidRPr="00DE512C">
        <w:rPr>
          <w:lang w:val="en-US"/>
        </w:rPr>
        <w:t xml:space="preserve">by the interaction between </w:t>
      </w:r>
      <w:r w:rsidRPr="002E5EAB">
        <w:rPr>
          <w:highlight w:val="yellow"/>
          <w:lang w:val="en-US"/>
        </w:rPr>
        <w:t>framing</w:t>
      </w:r>
      <w:r w:rsidRPr="00DE512C">
        <w:rPr>
          <w:lang w:val="en-US"/>
        </w:rPr>
        <w:t xml:space="preserve"> and </w:t>
      </w:r>
      <w:r w:rsidRPr="002E5EAB">
        <w:rPr>
          <w:highlight w:val="yellow"/>
          <w:lang w:val="en-US"/>
        </w:rPr>
        <w:t>affective judgments</w:t>
      </w:r>
      <w:r w:rsidRPr="00DE512C">
        <w:rPr>
          <w:lang w:val="en-US"/>
        </w:rPr>
        <w:t xml:space="preserve">, </w:t>
      </w:r>
      <w:r>
        <w:rPr>
          <w:lang w:val="en-US"/>
        </w:rPr>
        <w:t xml:space="preserve">which </w:t>
      </w:r>
      <w:r w:rsidR="002961BD">
        <w:rPr>
          <w:lang w:val="en-US"/>
        </w:rPr>
        <w:t>highlight</w:t>
      </w:r>
      <w:r w:rsidRPr="00DE512C">
        <w:rPr>
          <w:lang w:val="en-US"/>
        </w:rPr>
        <w:t xml:space="preserve"> the emotional resonance of political messages</w:t>
      </w:r>
      <w:r w:rsidR="009211E1">
        <w:rPr>
          <w:lang w:val="en-US"/>
        </w:rPr>
        <w:t xml:space="preserve"> as noted by</w:t>
      </w:r>
      <w:r>
        <w:rPr>
          <w:lang w:val="en-US"/>
        </w:rPr>
        <w:t xml:space="preserve"> </w:t>
      </w:r>
      <w:r w:rsidR="00D037F8">
        <w:rPr>
          <w:highlight w:val="magenta"/>
          <w:lang w:val="en-US"/>
        </w:rPr>
        <w:t>@Neuman_</w:t>
      </w:r>
      <w:r w:rsidR="006E0438" w:rsidRPr="002E5EAB">
        <w:rPr>
          <w:highlight w:val="magenta"/>
          <w:lang w:val="en-US"/>
        </w:rPr>
        <w:t xml:space="preserve">2000; </w:t>
      </w:r>
      <w:r w:rsidR="00A21236">
        <w:rPr>
          <w:highlight w:val="magenta"/>
          <w:lang w:val="en-US"/>
        </w:rPr>
        <w:t>@</w:t>
      </w:r>
      <w:r w:rsidR="006E0438" w:rsidRPr="002E5EAB">
        <w:rPr>
          <w:highlight w:val="magenta"/>
          <w:lang w:val="en-US"/>
        </w:rPr>
        <w:t>Sniderman</w:t>
      </w:r>
      <w:r w:rsidR="00A21236">
        <w:rPr>
          <w:highlight w:val="magenta"/>
          <w:lang w:val="en-US"/>
        </w:rPr>
        <w:t>_</w:t>
      </w:r>
      <w:r w:rsidR="006E0438" w:rsidRPr="002E5EAB">
        <w:rPr>
          <w:highlight w:val="magenta"/>
          <w:lang w:val="en-US"/>
        </w:rPr>
        <w:t>2004</w:t>
      </w:r>
      <w:r w:rsidR="006E0438">
        <w:rPr>
          <w:lang w:val="en-US"/>
        </w:rPr>
        <w:t xml:space="preserve"> and the need </w:t>
      </w:r>
      <w:r>
        <w:rPr>
          <w:lang w:val="en-US"/>
        </w:rPr>
        <w:t xml:space="preserve">to deepen </w:t>
      </w:r>
      <w:r w:rsidRPr="00DE512C">
        <w:rPr>
          <w:lang w:val="en-US"/>
        </w:rPr>
        <w:t>our understanding of how citizens perceive their elected representatives and how they hold them accountable.</w:t>
      </w:r>
    </w:p>
    <w:p w14:paraId="78F66A5C" w14:textId="77777777" w:rsidR="007F763C" w:rsidRPr="00DE512C" w:rsidRDefault="007F763C" w:rsidP="00B80B71">
      <w:pPr>
        <w:rPr>
          <w:lang w:val="en-US"/>
        </w:rPr>
      </w:pPr>
    </w:p>
    <w:p w14:paraId="129CA43E" w14:textId="2C075582" w:rsidR="00B80B71" w:rsidRDefault="006F00C6" w:rsidP="00B80B71">
      <w:pPr>
        <w:rPr>
          <w:lang w:val="en-US"/>
        </w:rPr>
      </w:pPr>
      <w:r w:rsidRPr="006F00C6">
        <w:rPr>
          <w:lang w:val="en-US"/>
        </w:rPr>
        <w:t xml:space="preserve">In the upcoming sections, we offer a comprehensive overview of our research, building upon </w:t>
      </w:r>
      <w:r w:rsidR="00987E68">
        <w:rPr>
          <w:lang w:val="en-US"/>
        </w:rPr>
        <w:t xml:space="preserve">the </w:t>
      </w:r>
      <w:r w:rsidRPr="006F00C6">
        <w:rPr>
          <w:lang w:val="en-US"/>
        </w:rPr>
        <w:t>previously presented foundational insights. We explore the effects of framing, cognitive biases, and emotional judgments on retrospective voting, with the aim of contributing to the existing literature and enhancing our understanding of this complex democratic process</w:t>
      </w:r>
      <w:r w:rsidR="00B80B71" w:rsidRPr="00DE512C">
        <w:rPr>
          <w:lang w:val="en-US"/>
        </w:rPr>
        <w:t>.</w:t>
      </w:r>
    </w:p>
    <w:p w14:paraId="1E559346" w14:textId="77777777" w:rsidR="00B80B71" w:rsidRDefault="00B80B71" w:rsidP="00B80B71">
      <w:pPr>
        <w:rPr>
          <w:lang w:val="en-US"/>
        </w:rPr>
      </w:pPr>
    </w:p>
    <w:p w14:paraId="55FA690C" w14:textId="386F3968" w:rsidR="00B80B71" w:rsidRDefault="00B80B71" w:rsidP="00B80B71">
      <w:pPr>
        <w:pStyle w:val="Heading1"/>
        <w:rPr>
          <w:lang w:val="en-US"/>
        </w:rPr>
      </w:pPr>
      <w:r w:rsidRPr="00A5300A">
        <w:rPr>
          <w:lang w:val="en-US"/>
        </w:rPr>
        <w:t xml:space="preserve">## </w:t>
      </w:r>
      <w:r w:rsidRPr="00D91858">
        <w:rPr>
          <w:lang w:val="en-US"/>
        </w:rPr>
        <w:t xml:space="preserve">Data and </w:t>
      </w:r>
      <w:r w:rsidRPr="00135692">
        <w:rPr>
          <w:lang w:val="en-US"/>
        </w:rPr>
        <w:t>Experimental Design</w:t>
      </w:r>
    </w:p>
    <w:p w14:paraId="4FD63D8A" w14:textId="488A0CE3" w:rsidR="006050EF" w:rsidRDefault="006050EF" w:rsidP="001754DF">
      <w:pPr>
        <w:rPr>
          <w:lang w:val="en-US"/>
        </w:rPr>
      </w:pPr>
    </w:p>
    <w:p w14:paraId="01F9F836" w14:textId="4AD43CF4" w:rsidR="001732FD" w:rsidRDefault="001732FD" w:rsidP="00DD3EE3">
      <w:pPr>
        <w:rPr>
          <w:lang w:val="en-US"/>
        </w:rPr>
      </w:pPr>
      <w:r w:rsidRPr="001732FD">
        <w:rPr>
          <w:lang w:val="en-US"/>
        </w:rPr>
        <w:t xml:space="preserve">Our study builds upon the original experiment conducted by </w:t>
      </w:r>
      <w:r w:rsidR="00C553DC" w:rsidRPr="00CA2EAD">
        <w:rPr>
          <w:highlight w:val="magenta"/>
          <w:lang w:val="en-US"/>
        </w:rPr>
        <w:t>@HealyLenz_2014</w:t>
      </w:r>
      <w:r w:rsidRPr="001732FD">
        <w:rPr>
          <w:lang w:val="en-US"/>
        </w:rPr>
        <w:t>, which aimed to explore the impact of framing yearly and cumulative RDI growth rates on participants' economic evaluations while addressing the end bias. However, we replicat</w:t>
      </w:r>
      <w:r w:rsidR="0022200D">
        <w:rPr>
          <w:lang w:val="en-US"/>
        </w:rPr>
        <w:t>e</w:t>
      </w:r>
      <w:r w:rsidRPr="001732FD">
        <w:rPr>
          <w:lang w:val="en-US"/>
        </w:rPr>
        <w:t xml:space="preserve"> and extend this experiment using real economic data instead of hypothetical scenarios, specifically utilizing data from 17 US presidential tenures instead of the 25 hypothetical 4-year economies.</w:t>
      </w:r>
    </w:p>
    <w:p w14:paraId="4F9648B0" w14:textId="77777777" w:rsidR="00495B73" w:rsidRDefault="00495B73" w:rsidP="001754DF">
      <w:pPr>
        <w:rPr>
          <w:lang w:val="en-US"/>
        </w:rPr>
      </w:pPr>
    </w:p>
    <w:p w14:paraId="119391A5" w14:textId="35350F3C" w:rsidR="00A261AA" w:rsidRDefault="00A261AA" w:rsidP="001754DF">
      <w:pPr>
        <w:rPr>
          <w:lang w:val="en-US"/>
        </w:rPr>
      </w:pPr>
      <w:r w:rsidRPr="00A261AA">
        <w:rPr>
          <w:lang w:val="en-US"/>
        </w:rPr>
        <w:t xml:space="preserve">To delve into the effects of framing economic information with both yearly and cumulative levels on mitigating the influence of affective judgments, we employed a dataset spanning 17 economies from 1940 to 2008. This dataset includes Real Disposable Income </w:t>
      </w:r>
      <w:r w:rsidR="00932644" w:rsidRPr="001754DF">
        <w:rPr>
          <w:lang w:val="en-US"/>
        </w:rPr>
        <w:t>(\(RDI\))</w:t>
      </w:r>
      <w:r w:rsidRPr="00A261AA">
        <w:rPr>
          <w:lang w:val="en-US"/>
        </w:rPr>
        <w:t xml:space="preserve"> with both yearly and cumulative growth rates and includes the names of the respective presidents during their terms. This aspect of presidential identification aligns with the approach advocated by </w:t>
      </w:r>
      <w:r w:rsidRPr="00A261AA">
        <w:rPr>
          <w:highlight w:val="magenta"/>
          <w:lang w:val="en-US"/>
        </w:rPr>
        <w:t>@CampelloZucco_CommodityPrices2022</w:t>
      </w:r>
      <w:r w:rsidRPr="00A261AA">
        <w:rPr>
          <w:lang w:val="en-US"/>
        </w:rPr>
        <w:t>, enabling us to examine whether framing can indeed facilitate a more balanced and informed assessment of the economic performance of identified incumbents.</w:t>
      </w:r>
    </w:p>
    <w:p w14:paraId="7365BCB2" w14:textId="77777777" w:rsidR="00495B73" w:rsidRDefault="00495B73" w:rsidP="001754DF">
      <w:pPr>
        <w:rPr>
          <w:lang w:val="en-US"/>
        </w:rPr>
      </w:pPr>
    </w:p>
    <w:p w14:paraId="21E4CE6B" w14:textId="77777777" w:rsidR="00C92252" w:rsidRPr="00C92252" w:rsidRDefault="00C92252" w:rsidP="00C92252">
      <w:pPr>
        <w:rPr>
          <w:lang w:val="en-US"/>
        </w:rPr>
      </w:pPr>
      <w:r w:rsidRPr="00C92252">
        <w:rPr>
          <w:lang w:val="en-US"/>
        </w:rPr>
        <w:t>The experimental design, as illustrated in Figure 2, was implemented using Qualtrics, and participants were recruited from Amazon Mechanical Turk (MTurk), drawing from a pool of US citizens. Participants were incentivized with a payment of $0.25 US Dollars for their involvement in the study. The survey commenced with a series of feeling thermometers gauging respondents' sentiments toward political leaders, their ideological preferences, and party identification. Subsequently, participants underwent an attention screener before engaging in economic evaluations across the different conditions. The survey concluded with a brief demographic questionnaire, although we report results without considering these controls.</w:t>
      </w:r>
    </w:p>
    <w:p w14:paraId="61CFACF2" w14:textId="77777777" w:rsidR="00C92252" w:rsidRPr="00C92252" w:rsidRDefault="00C92252" w:rsidP="00C92252">
      <w:pPr>
        <w:rPr>
          <w:lang w:val="en-US"/>
        </w:rPr>
      </w:pPr>
    </w:p>
    <w:p w14:paraId="772AA417" w14:textId="77777777" w:rsidR="00C92252" w:rsidRPr="00C92252" w:rsidRDefault="00C92252" w:rsidP="00C92252">
      <w:pPr>
        <w:rPr>
          <w:lang w:val="en-US"/>
        </w:rPr>
      </w:pPr>
    </w:p>
    <w:p w14:paraId="39E600F0" w14:textId="77777777" w:rsidR="00C92252" w:rsidRPr="00C92252" w:rsidRDefault="00C92252" w:rsidP="00C92252">
      <w:pPr>
        <w:rPr>
          <w:lang w:val="en-US"/>
        </w:rPr>
      </w:pPr>
      <w:r w:rsidRPr="00C92252">
        <w:rPr>
          <w:lang w:val="en-US"/>
        </w:rPr>
        <w:t>![**Figure 2**](C:/Users/danbo/OneDrive%20-%20Fundacao%20Getulio%20Vargas%20-%20FGV/FGV/Q3.23/GIT/GIT/expdesign.png)</w:t>
      </w:r>
    </w:p>
    <w:p w14:paraId="47BED752" w14:textId="77777777" w:rsidR="00C92252" w:rsidRPr="00C92252" w:rsidRDefault="00C92252" w:rsidP="00C92252">
      <w:pPr>
        <w:rPr>
          <w:lang w:val="en-US"/>
        </w:rPr>
      </w:pPr>
    </w:p>
    <w:p w14:paraId="7F574059" w14:textId="77777777" w:rsidR="00C92252" w:rsidRPr="00C92252" w:rsidRDefault="00C92252" w:rsidP="00C92252">
      <w:pPr>
        <w:rPr>
          <w:lang w:val="en-US"/>
        </w:rPr>
      </w:pPr>
    </w:p>
    <w:p w14:paraId="5F60A5D0" w14:textId="514C952F" w:rsidR="00A865D9" w:rsidRDefault="00C92252" w:rsidP="00C92252">
      <w:pPr>
        <w:rPr>
          <w:lang w:val="en-US"/>
        </w:rPr>
      </w:pPr>
      <w:r w:rsidRPr="00C92252">
        <w:rPr>
          <w:lang w:val="en-US"/>
        </w:rPr>
        <w:t xml:space="preserve">Participants in our study were assigned to one of three distinct conditions. In the Control Condition, participants were presented with yearly growth plots, resembling those depicted in Figure 3. Framing Treatment Condition exposed participants to both yearly and cumulative growth plots presented together, as shown in Figure 4. The Affective Treatment Condition featured the same economic data as the Framing Condition but included the names of the incumbent presidents in the graphs, as depicted in Figure 5. These conditions allowed us to investigate the influence of different framing techniques and the impact of presidential identification on </w:t>
      </w:r>
      <w:r w:rsidRPr="00C92252">
        <w:rPr>
          <w:lang w:val="en-US"/>
        </w:rPr>
        <w:lastRenderedPageBreak/>
        <w:t>participants' economic evaluations.</w:t>
      </w:r>
      <w:r w:rsidR="00A865D9">
        <w:rPr>
          <w:noProof/>
          <w:lang w:val="en-US"/>
        </w:rPr>
        <w:drawing>
          <wp:inline distT="0" distB="0" distL="0" distR="0" wp14:anchorId="36957EDC" wp14:editId="3A8ECFF0">
            <wp:extent cx="5486400" cy="2145723"/>
            <wp:effectExtent l="0" t="0" r="0" b="0"/>
            <wp:docPr id="706771559" name="Diagram 70677155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2886FDA8" w14:textId="5857EA53" w:rsidR="001726CA" w:rsidRDefault="001726CA" w:rsidP="001754DF">
      <w:pPr>
        <w:rPr>
          <w:lang w:val="en-US"/>
        </w:rPr>
      </w:pPr>
      <w:r>
        <w:rPr>
          <w:noProof/>
          <w:lang w:val="en-US"/>
        </w:rPr>
        <w:drawing>
          <wp:inline distT="0" distB="0" distL="0" distR="0" wp14:anchorId="3FC5507D" wp14:editId="1337ADF8">
            <wp:extent cx="5533159" cy="2021032"/>
            <wp:effectExtent l="0" t="0" r="0" b="0"/>
            <wp:docPr id="189670608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0B426F42" w14:textId="77777777" w:rsidR="00F45707" w:rsidRDefault="00F45707" w:rsidP="00E04D70">
      <w:pPr>
        <w:rPr>
          <w:lang w:val="en-US"/>
        </w:rPr>
      </w:pPr>
    </w:p>
    <w:p w14:paraId="7365DC98" w14:textId="77777777" w:rsidR="009E361D" w:rsidRDefault="009E361D" w:rsidP="001754DF">
      <w:pPr>
        <w:rPr>
          <w:lang w:val="en-US"/>
        </w:rPr>
      </w:pPr>
    </w:p>
    <w:p w14:paraId="1C74346F" w14:textId="77777777" w:rsidR="00210940" w:rsidRPr="00210940" w:rsidRDefault="00210940" w:rsidP="00210940">
      <w:pPr>
        <w:rPr>
          <w:lang w:val="en-US"/>
        </w:rPr>
      </w:pPr>
      <w:r w:rsidRPr="00210940">
        <w:rPr>
          <w:lang w:val="en-US"/>
        </w:rPr>
        <w:t>#### Experimental Conditions</w:t>
      </w:r>
    </w:p>
    <w:p w14:paraId="310C4F9B" w14:textId="77777777" w:rsidR="00210940" w:rsidRPr="00210940" w:rsidRDefault="00210940" w:rsidP="00210940">
      <w:pPr>
        <w:rPr>
          <w:lang w:val="en-US"/>
        </w:rPr>
      </w:pPr>
    </w:p>
    <w:p w14:paraId="4056B983" w14:textId="77777777" w:rsidR="00210940" w:rsidRPr="00210940" w:rsidRDefault="00210940" w:rsidP="00210940">
      <w:pPr>
        <w:rPr>
          <w:lang w:val="en-US"/>
        </w:rPr>
      </w:pPr>
    </w:p>
    <w:p w14:paraId="5A17A603" w14:textId="77777777" w:rsidR="00210940" w:rsidRPr="00210940" w:rsidRDefault="00210940" w:rsidP="00210940">
      <w:pPr>
        <w:rPr>
          <w:lang w:val="en-US"/>
        </w:rPr>
      </w:pPr>
      <w:r w:rsidRPr="00210940">
        <w:rPr>
          <w:lang w:val="en-US"/>
        </w:rPr>
        <w:t xml:space="preserve">- Control Condition: </w:t>
      </w:r>
    </w:p>
    <w:p w14:paraId="5848AF9C" w14:textId="77777777" w:rsidR="00210940" w:rsidRPr="00210940" w:rsidRDefault="00210940" w:rsidP="00210940">
      <w:pPr>
        <w:rPr>
          <w:lang w:val="en-US"/>
        </w:rPr>
      </w:pPr>
    </w:p>
    <w:p w14:paraId="7785CA70" w14:textId="77777777" w:rsidR="00210940" w:rsidRPr="00210940" w:rsidRDefault="00210940" w:rsidP="00210940">
      <w:pPr>
        <w:rPr>
          <w:lang w:val="en-US"/>
        </w:rPr>
      </w:pPr>
    </w:p>
    <w:p w14:paraId="62B41190" w14:textId="77777777" w:rsidR="00210940" w:rsidRPr="00210940" w:rsidRDefault="00210940" w:rsidP="00210940">
      <w:pPr>
        <w:rPr>
          <w:lang w:val="en-US"/>
        </w:rPr>
      </w:pPr>
      <w:r w:rsidRPr="00210940">
        <w:rPr>
          <w:lang w:val="en-US"/>
        </w:rPr>
        <w:t>Participants will be presented with yearly growth plots, resembling those depicted in Figure 3.</w:t>
      </w:r>
    </w:p>
    <w:p w14:paraId="3112AA4A" w14:textId="77777777" w:rsidR="00210940" w:rsidRPr="00210940" w:rsidRDefault="00210940" w:rsidP="00210940">
      <w:pPr>
        <w:rPr>
          <w:lang w:val="en-US"/>
        </w:rPr>
      </w:pPr>
    </w:p>
    <w:p w14:paraId="341B9EB8" w14:textId="77777777" w:rsidR="00210940" w:rsidRPr="00210940" w:rsidRDefault="00210940" w:rsidP="00210940">
      <w:pPr>
        <w:rPr>
          <w:lang w:val="en-US"/>
        </w:rPr>
      </w:pPr>
    </w:p>
    <w:p w14:paraId="22A4B769" w14:textId="77777777" w:rsidR="00210940" w:rsidRPr="00210940" w:rsidRDefault="00210940" w:rsidP="00210940">
      <w:pPr>
        <w:rPr>
          <w:lang w:val="en-US"/>
        </w:rPr>
      </w:pPr>
      <w:r w:rsidRPr="00210940">
        <w:rPr>
          <w:lang w:val="en-US"/>
        </w:rPr>
        <w:lastRenderedPageBreak/>
        <w:t>![**Figure 3**](C:/Users/danbo/OneDrive%20-%20Fundacao%20Getulio%20Vargas%20-%20FGV/FGV/Q3.23/GIT/GIT/clintoncarter.png)</w:t>
      </w:r>
    </w:p>
    <w:p w14:paraId="241D0453" w14:textId="77777777" w:rsidR="00210940" w:rsidRPr="00210940" w:rsidRDefault="00210940" w:rsidP="00210940">
      <w:pPr>
        <w:rPr>
          <w:lang w:val="en-US"/>
        </w:rPr>
      </w:pPr>
    </w:p>
    <w:p w14:paraId="083B9B14" w14:textId="77777777" w:rsidR="00210940" w:rsidRPr="00210940" w:rsidRDefault="00210940" w:rsidP="00210940">
      <w:pPr>
        <w:rPr>
          <w:lang w:val="en-US"/>
        </w:rPr>
      </w:pPr>
    </w:p>
    <w:p w14:paraId="71B90735" w14:textId="084A8C83" w:rsidR="00210940" w:rsidRPr="00210940" w:rsidRDefault="00210940" w:rsidP="00210940">
      <w:pPr>
        <w:rPr>
          <w:lang w:val="en-US"/>
        </w:rPr>
      </w:pPr>
      <w:r w:rsidRPr="00210940">
        <w:rPr>
          <w:lang w:val="en-US"/>
        </w:rPr>
        <w:t xml:space="preserve">The two plots in Figure 3 illustrate the Real Disposable Income (RDI) yearly growth rate, as originally presented by </w:t>
      </w:r>
      <w:r w:rsidR="00C553DC" w:rsidRPr="00CA2EAD">
        <w:rPr>
          <w:highlight w:val="magenta"/>
          <w:lang w:val="en-US"/>
        </w:rPr>
        <w:t>@HealyLenz_2014</w:t>
      </w:r>
      <w:r w:rsidRPr="00210940">
        <w:rPr>
          <w:lang w:val="en-US"/>
        </w:rPr>
        <w:t xml:space="preserve"> and sourced from the Bureau of Economic Affairs (BEA). They show that, even when presented with data from all years of a President's Term in a simple format, most participants placed substantially more weight on the economy in the final year of presidents’ terms.</w:t>
      </w:r>
    </w:p>
    <w:p w14:paraId="62567E41" w14:textId="77777777" w:rsidR="00210940" w:rsidRPr="00210940" w:rsidRDefault="00210940" w:rsidP="00210940">
      <w:pPr>
        <w:rPr>
          <w:lang w:val="en-US"/>
        </w:rPr>
      </w:pPr>
    </w:p>
    <w:p w14:paraId="2B366326" w14:textId="77777777" w:rsidR="00210940" w:rsidRPr="00210940" w:rsidRDefault="00210940" w:rsidP="00210940">
      <w:pPr>
        <w:rPr>
          <w:lang w:val="en-US"/>
        </w:rPr>
      </w:pPr>
    </w:p>
    <w:p w14:paraId="608672FB" w14:textId="77777777" w:rsidR="00210940" w:rsidRPr="00210940" w:rsidRDefault="00210940" w:rsidP="00210940">
      <w:pPr>
        <w:rPr>
          <w:lang w:val="en-US"/>
        </w:rPr>
      </w:pPr>
      <w:r w:rsidRPr="00210940">
        <w:rPr>
          <w:lang w:val="en-US"/>
        </w:rPr>
        <w:t>For instance, consider the left panel, which corresponds to Bill Clinton's initial term. It portrays a period of moderate average growth, culminating in a notably strong phase. In contrast, the right panel showcases Jimmy Carter's sole term, characterized by more robust growth during the first two years, followed by a marked deceleration in the election year. Interestingly, despite the cumulative income growth being superior during Carter's tenure (6.9% compared to Clinton's 6.2%), participants consistently evaluated the economy more favorably during Clinton's first term.</w:t>
      </w:r>
    </w:p>
    <w:p w14:paraId="20F600A5" w14:textId="77777777" w:rsidR="00210940" w:rsidRPr="00210940" w:rsidRDefault="00210940" w:rsidP="00210940">
      <w:pPr>
        <w:rPr>
          <w:lang w:val="en-US"/>
        </w:rPr>
      </w:pPr>
    </w:p>
    <w:p w14:paraId="18837E47" w14:textId="77777777" w:rsidR="00210940" w:rsidRPr="00210940" w:rsidRDefault="00210940" w:rsidP="00210940">
      <w:pPr>
        <w:rPr>
          <w:lang w:val="en-US"/>
        </w:rPr>
      </w:pPr>
    </w:p>
    <w:p w14:paraId="07903673" w14:textId="77777777" w:rsidR="00210940" w:rsidRPr="00210940" w:rsidRDefault="00210940" w:rsidP="00210940">
      <w:pPr>
        <w:rPr>
          <w:lang w:val="en-US"/>
        </w:rPr>
      </w:pPr>
      <w:r w:rsidRPr="00210940">
        <w:rPr>
          <w:lang w:val="en-US"/>
        </w:rPr>
        <w:t>This striking phenomenon underscores the prevalence of the end bias and its potential to influence participants' economic evaluations, even when presented with comprehensive data from all years of a presidential term.</w:t>
      </w:r>
    </w:p>
    <w:p w14:paraId="42858649" w14:textId="77777777" w:rsidR="00210940" w:rsidRPr="00210940" w:rsidRDefault="00210940" w:rsidP="00210940">
      <w:pPr>
        <w:rPr>
          <w:lang w:val="en-US"/>
        </w:rPr>
      </w:pPr>
    </w:p>
    <w:p w14:paraId="177D7451" w14:textId="77777777" w:rsidR="00210940" w:rsidRPr="00210940" w:rsidRDefault="00210940" w:rsidP="00210940">
      <w:pPr>
        <w:rPr>
          <w:lang w:val="en-US"/>
        </w:rPr>
      </w:pPr>
    </w:p>
    <w:p w14:paraId="42E3FA14" w14:textId="77777777" w:rsidR="00210940" w:rsidRPr="00210940" w:rsidRDefault="00210940" w:rsidP="00210940">
      <w:pPr>
        <w:rPr>
          <w:lang w:val="en-US"/>
        </w:rPr>
      </w:pPr>
      <w:r w:rsidRPr="00210940">
        <w:rPr>
          <w:lang w:val="en-US"/>
        </w:rPr>
        <w:t>- Framing Treatment Condition</w:t>
      </w:r>
    </w:p>
    <w:p w14:paraId="3EFDA303" w14:textId="77777777" w:rsidR="00210940" w:rsidRPr="00210940" w:rsidRDefault="00210940" w:rsidP="00210940">
      <w:pPr>
        <w:rPr>
          <w:lang w:val="en-US"/>
        </w:rPr>
      </w:pPr>
    </w:p>
    <w:p w14:paraId="23638A73" w14:textId="77777777" w:rsidR="00210940" w:rsidRPr="00210940" w:rsidRDefault="00210940" w:rsidP="00210940">
      <w:pPr>
        <w:rPr>
          <w:lang w:val="en-US"/>
        </w:rPr>
      </w:pPr>
    </w:p>
    <w:p w14:paraId="3CC327E2" w14:textId="77777777" w:rsidR="00210940" w:rsidRPr="00210940" w:rsidRDefault="00210940" w:rsidP="00210940">
      <w:pPr>
        <w:rPr>
          <w:lang w:val="en-US"/>
        </w:rPr>
      </w:pPr>
      <w:r w:rsidRPr="00210940">
        <w:rPr>
          <w:lang w:val="en-US"/>
        </w:rPr>
        <w:t>Participants in this condition will be exposed to both yearly and cumulative growth plots presented together, as shown in Figure 4.</w:t>
      </w:r>
    </w:p>
    <w:p w14:paraId="25DDD53B" w14:textId="77777777" w:rsidR="00210940" w:rsidRPr="00210940" w:rsidRDefault="00210940" w:rsidP="00210940">
      <w:pPr>
        <w:rPr>
          <w:lang w:val="en-US"/>
        </w:rPr>
      </w:pPr>
    </w:p>
    <w:p w14:paraId="4A4A00E4" w14:textId="77777777" w:rsidR="00210940" w:rsidRPr="00210940" w:rsidRDefault="00210940" w:rsidP="00210940">
      <w:pPr>
        <w:rPr>
          <w:lang w:val="en-US"/>
        </w:rPr>
      </w:pPr>
      <w:r w:rsidRPr="00210940">
        <w:rPr>
          <w:lang w:val="en-US"/>
        </w:rPr>
        <w:t xml:space="preserve"> </w:t>
      </w:r>
    </w:p>
    <w:p w14:paraId="1410F71C" w14:textId="77777777" w:rsidR="00210940" w:rsidRPr="00210940" w:rsidRDefault="00210940" w:rsidP="00210940">
      <w:pPr>
        <w:rPr>
          <w:lang w:val="en-US"/>
        </w:rPr>
      </w:pPr>
      <w:r w:rsidRPr="00210940">
        <w:rPr>
          <w:lang w:val="en-US"/>
        </w:rPr>
        <w:t>![**Figure 4**](C:/Users/danbo/OneDrive%20-%20Fundacao%20Getulio%20Vargas%20-%20FGV/FGV/Q3.23/GIT/GIT/clintoncarter_yearcum.png)</w:t>
      </w:r>
    </w:p>
    <w:p w14:paraId="69E49D33" w14:textId="77777777" w:rsidR="00210940" w:rsidRPr="00210940" w:rsidRDefault="00210940" w:rsidP="00210940">
      <w:pPr>
        <w:rPr>
          <w:lang w:val="en-US"/>
        </w:rPr>
      </w:pPr>
    </w:p>
    <w:p w14:paraId="026F97EE" w14:textId="77777777" w:rsidR="00210940" w:rsidRPr="00210940" w:rsidRDefault="00210940" w:rsidP="00210940">
      <w:pPr>
        <w:rPr>
          <w:lang w:val="en-US"/>
        </w:rPr>
      </w:pPr>
    </w:p>
    <w:p w14:paraId="0E24363E" w14:textId="77777777" w:rsidR="00210940" w:rsidRPr="00210940" w:rsidRDefault="00210940" w:rsidP="00210940">
      <w:pPr>
        <w:rPr>
          <w:lang w:val="en-US"/>
        </w:rPr>
      </w:pPr>
      <w:r w:rsidRPr="00210940">
        <w:rPr>
          <w:lang w:val="en-US"/>
        </w:rPr>
        <w:t>- Affective Treatment Condition</w:t>
      </w:r>
    </w:p>
    <w:p w14:paraId="1E41A585" w14:textId="77777777" w:rsidR="00210940" w:rsidRPr="00210940" w:rsidRDefault="00210940" w:rsidP="00210940">
      <w:pPr>
        <w:rPr>
          <w:lang w:val="en-US"/>
        </w:rPr>
      </w:pPr>
    </w:p>
    <w:p w14:paraId="5777A440" w14:textId="77777777" w:rsidR="00210940" w:rsidRPr="00210940" w:rsidRDefault="00210940" w:rsidP="00210940">
      <w:pPr>
        <w:rPr>
          <w:lang w:val="en-US"/>
        </w:rPr>
      </w:pPr>
    </w:p>
    <w:p w14:paraId="23E50949" w14:textId="77777777" w:rsidR="00210940" w:rsidRPr="00210940" w:rsidRDefault="00210940" w:rsidP="00210940">
      <w:pPr>
        <w:rPr>
          <w:lang w:val="en-US"/>
        </w:rPr>
      </w:pPr>
      <w:r w:rsidRPr="00210940">
        <w:rPr>
          <w:lang w:val="en-US"/>
        </w:rPr>
        <w:t>Participants in this condition will be presented with the same economic data as in the cumulative treatment condition. However, the graphs will include the names of the incumbent presidents, as depicted in Figure 5.</w:t>
      </w:r>
    </w:p>
    <w:p w14:paraId="24A20DC9" w14:textId="77777777" w:rsidR="00210940" w:rsidRPr="00210940" w:rsidRDefault="00210940" w:rsidP="00210940">
      <w:pPr>
        <w:rPr>
          <w:lang w:val="en-US"/>
        </w:rPr>
      </w:pPr>
    </w:p>
    <w:p w14:paraId="77F7B0CE" w14:textId="77777777" w:rsidR="00210940" w:rsidRPr="00210940" w:rsidRDefault="00210940" w:rsidP="00210940">
      <w:pPr>
        <w:rPr>
          <w:lang w:val="en-US"/>
        </w:rPr>
      </w:pPr>
    </w:p>
    <w:p w14:paraId="7446D867" w14:textId="77777777" w:rsidR="00210940" w:rsidRPr="00210940" w:rsidRDefault="00210940" w:rsidP="00210940">
      <w:pPr>
        <w:rPr>
          <w:lang w:val="en-US"/>
        </w:rPr>
      </w:pPr>
      <w:r w:rsidRPr="00210940">
        <w:rPr>
          <w:lang w:val="en-US"/>
        </w:rPr>
        <w:t>![ **Figure 5**](C:/Users/danbo/OneDrive%20-%20Fundacao%20Getulio%20Vargas%20-%20FGV/FGV/Q3.23/GIT/GIT/clintoncarter_combined.png)</w:t>
      </w:r>
    </w:p>
    <w:p w14:paraId="5CE8D423" w14:textId="77777777" w:rsidR="00210940" w:rsidRPr="00210940" w:rsidRDefault="00210940" w:rsidP="00210940">
      <w:pPr>
        <w:rPr>
          <w:lang w:val="en-US"/>
        </w:rPr>
      </w:pPr>
    </w:p>
    <w:p w14:paraId="6B1F3222" w14:textId="77777777" w:rsidR="00210940" w:rsidRPr="00210940" w:rsidRDefault="00210940" w:rsidP="00210940">
      <w:pPr>
        <w:rPr>
          <w:lang w:val="en-US"/>
        </w:rPr>
      </w:pPr>
    </w:p>
    <w:p w14:paraId="3BB037DA" w14:textId="26D32004" w:rsidR="001754DF" w:rsidRPr="001754DF" w:rsidRDefault="00210940" w:rsidP="00210940">
      <w:pPr>
        <w:rPr>
          <w:lang w:val="en-US"/>
        </w:rPr>
      </w:pPr>
      <w:r w:rsidRPr="00210940">
        <w:rPr>
          <w:lang w:val="en-US"/>
        </w:rPr>
        <w:t>### Regression Analysis</w:t>
      </w:r>
    </w:p>
    <w:p w14:paraId="725B6BE0" w14:textId="77777777" w:rsidR="001754DF" w:rsidRPr="001754DF" w:rsidRDefault="001754DF" w:rsidP="001754DF">
      <w:pPr>
        <w:rPr>
          <w:lang w:val="en-US"/>
        </w:rPr>
      </w:pPr>
      <w:r w:rsidRPr="001754DF">
        <w:rPr>
          <w:lang w:val="en-US"/>
        </w:rPr>
        <w:t>To understand the influence of each year on participants' economic evaluations, we will employ regression analysis. Specifically, we will regress participants' average economic evaluations on the percentage change in income growth for each of the four years within a presidential term. This regression model is represented by Equation 1:</w:t>
      </w:r>
    </w:p>
    <w:p w14:paraId="38466DBB" w14:textId="77777777" w:rsidR="001754DF" w:rsidRPr="001754DF" w:rsidRDefault="001754DF" w:rsidP="001754DF">
      <w:pPr>
        <w:rPr>
          <w:lang w:val="en-US"/>
        </w:rPr>
      </w:pPr>
    </w:p>
    <w:p w14:paraId="00EC746E" w14:textId="77777777" w:rsidR="001754DF" w:rsidRPr="001754DF" w:rsidRDefault="001754DF" w:rsidP="001754DF">
      <w:pPr>
        <w:rPr>
          <w:lang w:val="en-US"/>
        </w:rPr>
      </w:pPr>
      <w:r w:rsidRPr="001754DF">
        <w:rPr>
          <w:lang w:val="en-US"/>
        </w:rPr>
        <w:t>\[</w:t>
      </w:r>
    </w:p>
    <w:p w14:paraId="0A3B5D1B" w14:textId="77777777" w:rsidR="001754DF" w:rsidRPr="001754DF" w:rsidRDefault="001754DF" w:rsidP="001754DF">
      <w:pPr>
        <w:rPr>
          <w:lang w:val="en-US"/>
        </w:rPr>
      </w:pPr>
      <w:r w:rsidRPr="001754DF">
        <w:rPr>
          <w:lang w:val="en-US"/>
        </w:rPr>
        <w:t>y_i = \beta_0 + \beta_1 X_1 + \beta_2 X_2 + \beta_3 X_3 + \beta_4 X_4 + \varepsilon_i</w:t>
      </w:r>
    </w:p>
    <w:p w14:paraId="226F90AE" w14:textId="77777777" w:rsidR="001754DF" w:rsidRPr="001754DF" w:rsidRDefault="001754DF" w:rsidP="001754DF">
      <w:pPr>
        <w:rPr>
          <w:lang w:val="en-US"/>
        </w:rPr>
      </w:pPr>
      <w:r w:rsidRPr="001754DF">
        <w:rPr>
          <w:lang w:val="en-US"/>
        </w:rPr>
        <w:t>\]</w:t>
      </w:r>
    </w:p>
    <w:p w14:paraId="2D0E2736" w14:textId="77777777" w:rsidR="001754DF" w:rsidRPr="001754DF" w:rsidRDefault="001754DF" w:rsidP="001754DF">
      <w:pPr>
        <w:rPr>
          <w:lang w:val="en-US"/>
        </w:rPr>
      </w:pPr>
    </w:p>
    <w:p w14:paraId="13030319" w14:textId="77777777" w:rsidR="001754DF" w:rsidRPr="001754DF" w:rsidRDefault="001754DF" w:rsidP="001754DF">
      <w:pPr>
        <w:rPr>
          <w:lang w:val="en-US"/>
        </w:rPr>
      </w:pPr>
      <w:r w:rsidRPr="001754DF">
        <w:rPr>
          <w:lang w:val="en-US"/>
        </w:rPr>
        <w:t>Where:</w:t>
      </w:r>
    </w:p>
    <w:p w14:paraId="759A81F3" w14:textId="77777777" w:rsidR="001754DF" w:rsidRPr="001754DF" w:rsidRDefault="001754DF" w:rsidP="001754DF">
      <w:pPr>
        <w:rPr>
          <w:lang w:val="en-US"/>
        </w:rPr>
      </w:pPr>
      <w:r w:rsidRPr="001754DF">
        <w:rPr>
          <w:lang w:val="en-US"/>
        </w:rPr>
        <w:t>- \(y_i\) represents the economic evaluation of participant \(i\).</w:t>
      </w:r>
    </w:p>
    <w:p w14:paraId="437841BF" w14:textId="77777777" w:rsidR="001754DF" w:rsidRPr="001754DF" w:rsidRDefault="001754DF" w:rsidP="001754DF">
      <w:pPr>
        <w:rPr>
          <w:lang w:val="en-US"/>
        </w:rPr>
      </w:pPr>
      <w:r w:rsidRPr="001754DF">
        <w:rPr>
          <w:lang w:val="en-US"/>
        </w:rPr>
        <w:t>- \(X_1, X_2, X_3, \) and \(X_4\) represent the RDI growth rates for the four years of the presidential term.</w:t>
      </w:r>
    </w:p>
    <w:p w14:paraId="777F255C" w14:textId="34AD6032" w:rsidR="001754DF" w:rsidRPr="001754DF" w:rsidRDefault="001754DF" w:rsidP="001754DF">
      <w:pPr>
        <w:rPr>
          <w:lang w:val="en-US"/>
        </w:rPr>
      </w:pPr>
      <w:r w:rsidRPr="001754DF">
        <w:rPr>
          <w:lang w:val="en-US"/>
        </w:rPr>
        <w:t>- \(\beta_1, \beta_2, \beta_3, \) and \(\beta_4\) are coefficients estimating the implicit weight assigned to each year.</w:t>
      </w:r>
    </w:p>
    <w:p w14:paraId="63C9269E" w14:textId="77777777" w:rsidR="001754DF" w:rsidRPr="001754DF" w:rsidRDefault="001754DF" w:rsidP="001754DF">
      <w:pPr>
        <w:rPr>
          <w:lang w:val="en-US"/>
        </w:rPr>
      </w:pPr>
      <w:r w:rsidRPr="001754DF">
        <w:rPr>
          <w:lang w:val="en-US"/>
        </w:rPr>
        <w:t>- \(\varepsilon_i\) represents the error term.</w:t>
      </w:r>
    </w:p>
    <w:p w14:paraId="36DB6054" w14:textId="77777777" w:rsidR="001754DF" w:rsidRPr="001754DF" w:rsidRDefault="001754DF" w:rsidP="001754DF">
      <w:pPr>
        <w:rPr>
          <w:lang w:val="en-US"/>
        </w:rPr>
      </w:pPr>
    </w:p>
    <w:p w14:paraId="155E7A3A" w14:textId="51D533C5" w:rsidR="001754DF" w:rsidRDefault="001754DF" w:rsidP="001754DF">
      <w:pPr>
        <w:rPr>
          <w:lang w:val="en-US"/>
        </w:rPr>
      </w:pPr>
      <w:r w:rsidRPr="001754DF">
        <w:rPr>
          <w:lang w:val="en-US"/>
        </w:rPr>
        <w:t>This regression analysis will be applied to all three experimental conditions to compare the influence of framing on participants' evaluations.</w:t>
      </w:r>
      <w:r w:rsidR="00974832">
        <w:rPr>
          <w:lang w:val="en-US"/>
        </w:rPr>
        <w:t xml:space="preserve"> </w:t>
      </w:r>
      <w:r w:rsidRPr="001754DF">
        <w:rPr>
          <w:lang w:val="en-US"/>
        </w:rPr>
        <w:t>By replicating and extending the original experiment with real data and introducing these experimental conditions, we aim to shed light on the complex interplay between framing, cognitive biases, affective judgments, and retrospective voting.</w:t>
      </w:r>
    </w:p>
    <w:p w14:paraId="7C892C0F" w14:textId="77777777" w:rsidR="001754DF" w:rsidRDefault="001754DF" w:rsidP="001754DF">
      <w:pPr>
        <w:rPr>
          <w:lang w:val="en-US"/>
        </w:rPr>
      </w:pPr>
    </w:p>
    <w:p w14:paraId="1DAA5F99" w14:textId="3D5AC3FD" w:rsidR="00B80B71" w:rsidRDefault="00B80B71" w:rsidP="00B80B71">
      <w:pPr>
        <w:pStyle w:val="Heading1"/>
        <w:rPr>
          <w:lang w:val="en-US"/>
        </w:rPr>
      </w:pPr>
      <w:r w:rsidRPr="00D91858">
        <w:rPr>
          <w:lang w:val="en-US"/>
        </w:rPr>
        <w:t xml:space="preserve">## </w:t>
      </w:r>
      <w:r w:rsidR="00E6121D">
        <w:rPr>
          <w:lang w:val="en-US"/>
        </w:rPr>
        <w:t xml:space="preserve">Hypotheses and </w:t>
      </w:r>
      <w:r>
        <w:rPr>
          <w:lang w:val="en-US"/>
        </w:rPr>
        <w:t xml:space="preserve">Expected </w:t>
      </w:r>
      <w:r w:rsidRPr="00D91858">
        <w:rPr>
          <w:lang w:val="en-US"/>
        </w:rPr>
        <w:t xml:space="preserve">Results </w:t>
      </w:r>
    </w:p>
    <w:p w14:paraId="6EC9B462" w14:textId="77777777" w:rsidR="009B56C4" w:rsidRPr="009B56C4" w:rsidRDefault="009B56C4" w:rsidP="009B56C4">
      <w:pPr>
        <w:rPr>
          <w:lang w:val="en-US"/>
        </w:rPr>
      </w:pPr>
    </w:p>
    <w:p w14:paraId="7F5C4AA1" w14:textId="77777777" w:rsidR="0062575E" w:rsidRPr="0062575E" w:rsidRDefault="0062575E" w:rsidP="0062575E">
      <w:pPr>
        <w:rPr>
          <w:lang w:val="en-US"/>
        </w:rPr>
      </w:pPr>
      <w:r w:rsidRPr="0062575E">
        <w:rPr>
          <w:lang w:val="en-US"/>
        </w:rPr>
        <w:t>### Hypotheses</w:t>
      </w:r>
    </w:p>
    <w:p w14:paraId="12A805EA" w14:textId="77777777" w:rsidR="0062575E" w:rsidRPr="0062575E" w:rsidRDefault="0062575E" w:rsidP="0062575E">
      <w:pPr>
        <w:rPr>
          <w:lang w:val="en-US"/>
        </w:rPr>
      </w:pPr>
    </w:p>
    <w:p w14:paraId="52F7AC90" w14:textId="77777777" w:rsidR="0062575E" w:rsidRPr="0062575E" w:rsidRDefault="0062575E" w:rsidP="0062575E">
      <w:pPr>
        <w:rPr>
          <w:lang w:val="en-US"/>
        </w:rPr>
      </w:pPr>
      <w:r w:rsidRPr="0062575E">
        <w:rPr>
          <w:lang w:val="en-US"/>
        </w:rPr>
        <w:t>-   Hypothesis 1: When provided with yearly framing, participants will assign more weight to election-year growth. The economic evaluations will be positive (negative) if the election-year ends with a positive (negative) growth. The first three coefficients will have small positive coefficients, while the fourth will be larger.</w:t>
      </w:r>
    </w:p>
    <w:p w14:paraId="02A3DFE4" w14:textId="77777777" w:rsidR="0062575E" w:rsidRPr="0062575E" w:rsidRDefault="0062575E" w:rsidP="0062575E">
      <w:pPr>
        <w:rPr>
          <w:lang w:val="en-US"/>
        </w:rPr>
      </w:pPr>
    </w:p>
    <w:p w14:paraId="63D0DD8E" w14:textId="77777777" w:rsidR="0062575E" w:rsidRPr="0062575E" w:rsidRDefault="0062575E" w:rsidP="0062575E">
      <w:pPr>
        <w:rPr>
          <w:lang w:val="en-US"/>
        </w:rPr>
      </w:pPr>
      <w:r w:rsidRPr="0062575E">
        <w:rPr>
          <w:lang w:val="en-US"/>
        </w:rPr>
        <w:t>-   Hypothesis 2: When provided with yearly and cumulative framing, participants will assign balanced weights to each of the four years. The economic evaluations will become more positive (negative) if the cumulative growth ends with a positive (negative) trend. All four coefficients will have balanced positive values.</w:t>
      </w:r>
    </w:p>
    <w:p w14:paraId="5ED0857A" w14:textId="77777777" w:rsidR="0062575E" w:rsidRPr="0062575E" w:rsidRDefault="0062575E" w:rsidP="0062575E">
      <w:pPr>
        <w:rPr>
          <w:lang w:val="en-US"/>
        </w:rPr>
      </w:pPr>
    </w:p>
    <w:p w14:paraId="009D7197" w14:textId="77777777" w:rsidR="0062575E" w:rsidRPr="0062575E" w:rsidRDefault="0062575E" w:rsidP="0062575E">
      <w:pPr>
        <w:rPr>
          <w:lang w:val="en-US"/>
        </w:rPr>
      </w:pPr>
      <w:r w:rsidRPr="0062575E">
        <w:rPr>
          <w:lang w:val="en-US"/>
        </w:rPr>
        <w:t>-   Hypothesis 3: *(If 2x2, else remove)* When provided with yearly framing and identified incumbents, participants who share (do not share) political values with the incumbent will assign more (less) weight to election-year growth compared to the control condition. The economic evaluations will become more positive (negative) if the election-year ends with a positive (negative) growth and further accentuated if participants share (do not share) political values with the incumbent.</w:t>
      </w:r>
    </w:p>
    <w:p w14:paraId="331B6049" w14:textId="77777777" w:rsidR="0062575E" w:rsidRPr="0062575E" w:rsidRDefault="0062575E" w:rsidP="0062575E">
      <w:pPr>
        <w:rPr>
          <w:lang w:val="en-US"/>
        </w:rPr>
      </w:pPr>
    </w:p>
    <w:p w14:paraId="3C498D5D" w14:textId="77777777" w:rsidR="0062575E" w:rsidRPr="0062575E" w:rsidRDefault="0062575E" w:rsidP="0062575E">
      <w:pPr>
        <w:rPr>
          <w:lang w:val="en-US"/>
        </w:rPr>
      </w:pPr>
      <w:r w:rsidRPr="0062575E">
        <w:rPr>
          <w:lang w:val="en-US"/>
        </w:rPr>
        <w:t>-   Hypothesis 4: When provided with yearly and cumulative framing, as well as identified incumbents, participants will assign balanced weights to each of the four years, regardless of whether they share (do not share) political values with the incumbent. Compared to the cumulative framing without identification condition, the economic evaluations will become slightly more positive (negative) if the cumulative growth ends with a positive (negative) trend. All four coefficients will have balanced positive values and will be slightly more positive (negative) if participants share (do not share) political values with the incumbent.</w:t>
      </w:r>
    </w:p>
    <w:p w14:paraId="6CC0FAA4" w14:textId="77777777" w:rsidR="0062575E" w:rsidRPr="0062575E" w:rsidRDefault="0062575E" w:rsidP="0062575E">
      <w:pPr>
        <w:rPr>
          <w:lang w:val="en-US"/>
        </w:rPr>
      </w:pPr>
    </w:p>
    <w:p w14:paraId="425C639C" w14:textId="77777777" w:rsidR="0062575E" w:rsidRPr="0062575E" w:rsidRDefault="0062575E" w:rsidP="0062575E">
      <w:pPr>
        <w:rPr>
          <w:lang w:val="en-US"/>
        </w:rPr>
      </w:pPr>
      <w:r w:rsidRPr="0062575E">
        <w:rPr>
          <w:lang w:val="en-US"/>
        </w:rPr>
        <w:lastRenderedPageBreak/>
        <w:t>### Expected Results</w:t>
      </w:r>
    </w:p>
    <w:p w14:paraId="6D661F3A" w14:textId="77777777" w:rsidR="0062575E" w:rsidRPr="0062575E" w:rsidRDefault="0062575E" w:rsidP="0062575E">
      <w:pPr>
        <w:rPr>
          <w:lang w:val="en-US"/>
        </w:rPr>
      </w:pPr>
    </w:p>
    <w:p w14:paraId="4BA5BBED" w14:textId="311CC6E7" w:rsidR="00906155" w:rsidRDefault="0062575E" w:rsidP="0062575E">
      <w:pPr>
        <w:rPr>
          <w:lang w:val="en-US"/>
        </w:rPr>
      </w:pPr>
      <w:r w:rsidRPr="0062575E">
        <w:rPr>
          <w:lang w:val="en-US"/>
        </w:rPr>
        <w:t xml:space="preserve">*[TBD]*. </w:t>
      </w:r>
      <w:r w:rsidR="00906155" w:rsidRPr="00906155">
        <w:rPr>
          <w:lang w:val="en-US"/>
        </w:rPr>
        <w:t xml:space="preserve">In this section, we aim to provide insights into the expected outcomes of our hypotheses by analyzing Figure 6 and 7, which illustrate the effects of framing on participants based on the original experiment conducted by @HealyLenz_2014. In our experimental setup, participants in the control condition were exposed to yearly plots ($RDI_y$), while those in the treatment condition viewed both yearly and cumulative ($RDI_c$) plots of 25 hypothetical 4-year economies. We </w:t>
      </w:r>
      <w:r w:rsidR="00D24F1B">
        <w:rPr>
          <w:lang w:val="en-US"/>
        </w:rPr>
        <w:t>expect</w:t>
      </w:r>
      <w:r w:rsidR="00906155" w:rsidRPr="00906155">
        <w:rPr>
          <w:lang w:val="en-US"/>
        </w:rPr>
        <w:t xml:space="preserve"> that our findings will align with the observations from the original experiment, particularly for Hypotheses 1 and 2.</w:t>
      </w:r>
    </w:p>
    <w:p w14:paraId="1A17243E" w14:textId="77777777" w:rsidR="002679C6" w:rsidRDefault="002679C6" w:rsidP="0062575E">
      <w:pPr>
        <w:rPr>
          <w:lang w:val="en-US"/>
        </w:rPr>
      </w:pPr>
    </w:p>
    <w:p w14:paraId="1E1CD96E" w14:textId="58ED13A2" w:rsidR="0062575E" w:rsidRPr="0062575E" w:rsidRDefault="006B1796" w:rsidP="0062575E">
      <w:pPr>
        <w:rPr>
          <w:lang w:val="en-US"/>
        </w:rPr>
      </w:pPr>
      <w:r>
        <w:rPr>
          <w:lang w:val="en-US"/>
        </w:rPr>
        <w:t>Figure 6</w:t>
      </w:r>
      <w:r w:rsidR="0062575E" w:rsidRPr="0062575E">
        <w:rPr>
          <w:lang w:val="en-US"/>
        </w:rPr>
        <w:t xml:space="preserve"> displays the combinations of economic evaluations ($economy$) and Cumulative Real Disposable Income ($RDI_c$) in a cross-sectional manner. It's evident that the treatment has a positive (negative) impact on evaluations, particularly at both ends of the ($RDI_c$) continuum. </w:t>
      </w:r>
      <w:r w:rsidR="00C22C94" w:rsidRPr="000452F8">
        <w:rPr>
          <w:lang w:val="en-US"/>
        </w:rPr>
        <w:t>Additionally, for combinations characterized by less extreme cumulative growth values, we anticipate a milder yet discernible effect. For a chronological perspective on this phenomenon, please refer to Figure 7, which displays cumulative growth trends alongside economic evaluations for both control and treatment conditions.</w:t>
      </w:r>
    </w:p>
    <w:p w14:paraId="29C77711" w14:textId="77777777" w:rsidR="00D83FD6" w:rsidRDefault="00D83FD6" w:rsidP="0062575E">
      <w:pPr>
        <w:rPr>
          <w:lang w:val="en-US"/>
        </w:rPr>
      </w:pPr>
    </w:p>
    <w:p w14:paraId="23F152D1" w14:textId="472D23E9" w:rsidR="0062575E" w:rsidRPr="0062575E" w:rsidRDefault="0062575E" w:rsidP="0062575E">
      <w:pPr>
        <w:rPr>
          <w:lang w:val="en-US"/>
        </w:rPr>
      </w:pPr>
      <w:r w:rsidRPr="0062575E">
        <w:rPr>
          <w:lang w:val="en-US"/>
        </w:rPr>
        <w:t xml:space="preserve">Building on @CampelloZucco_CommodityPrices2022, we introduce presidents' names into the plots to test the affective treatment condition. With respect to the control, we expect Hypothesis 3 *[TBD if 2x2]* to yield economic evaluations that become more positive (negative) if the election-year concludes with a positive (negative) growth and become even more accentuated if participants share (do not share) political values with the incumbent. </w:t>
      </w:r>
      <w:r w:rsidR="00C45388">
        <w:rPr>
          <w:lang w:val="en-US"/>
        </w:rPr>
        <w:t>We exp</w:t>
      </w:r>
      <w:r w:rsidR="00604518">
        <w:rPr>
          <w:lang w:val="en-US"/>
        </w:rPr>
        <w:t>ect that a</w:t>
      </w:r>
      <w:r w:rsidRPr="0062575E">
        <w:rPr>
          <w:lang w:val="en-US"/>
        </w:rPr>
        <w:t>t a lower election-year growth rate, the evaluations will cluster around the lower values of the control condition, while at a higher election-year growth rate, they will concentrate around the higher values of the control condition.</w:t>
      </w:r>
    </w:p>
    <w:p w14:paraId="0A9CC116" w14:textId="77777777" w:rsidR="00535F33" w:rsidRDefault="00535F33" w:rsidP="0062575E">
      <w:pPr>
        <w:rPr>
          <w:lang w:val="en-US"/>
        </w:rPr>
      </w:pPr>
    </w:p>
    <w:p w14:paraId="13798CFB" w14:textId="608287B3" w:rsidR="0062575E" w:rsidRPr="0062575E" w:rsidRDefault="0062575E" w:rsidP="0062575E">
      <w:pPr>
        <w:rPr>
          <w:lang w:val="en-US"/>
        </w:rPr>
      </w:pPr>
      <w:r w:rsidRPr="0062575E">
        <w:rPr>
          <w:lang w:val="en-US"/>
        </w:rPr>
        <w:t>In the case of Hypothesis 4, compared to the cumulative framing without identification condition, we anticipate that economic evaluations will become slightly more positive (negative) if the cumulative growth concludes with a positive (negative) trend. All four coefficients will have balanced positive values and will be slightly more positive (negative) if participants share (do not share) political values with the incumbent. At a lower cumulative growth rate, the evaluations will cluster around the values of the framing treatment condition, and at a higher cumulative growth rate</w:t>
      </w:r>
      <w:r w:rsidR="007840E2" w:rsidRPr="0028454C">
        <w:rPr>
          <w:lang w:val="en-US"/>
        </w:rPr>
        <w:t>, they will similarly concentrate around the framing treatment values.</w:t>
      </w:r>
    </w:p>
    <w:p w14:paraId="1564D68A" w14:textId="77777777" w:rsidR="00F97EA4" w:rsidRDefault="00F97EA4" w:rsidP="0062575E">
      <w:pPr>
        <w:rPr>
          <w:lang w:val="en-US"/>
        </w:rPr>
      </w:pPr>
    </w:p>
    <w:p w14:paraId="223909FB" w14:textId="65D1A337" w:rsidR="009B56C4" w:rsidRDefault="0062575E" w:rsidP="0062575E">
      <w:pPr>
        <w:rPr>
          <w:lang w:val="en-US"/>
        </w:rPr>
      </w:pPr>
      <w:r w:rsidRPr="0062575E">
        <w:rPr>
          <w:lang w:val="en-US"/>
        </w:rPr>
        <w:t xml:space="preserve">We expect the affective treatment to hold statistical significance for values around the cumulative treatment. </w:t>
      </w:r>
      <w:r w:rsidR="00F97EA4" w:rsidRPr="0047677E">
        <w:rPr>
          <w:lang w:val="en-US"/>
        </w:rPr>
        <w:t xml:space="preserve">This outcome </w:t>
      </w:r>
      <w:r w:rsidR="00577464">
        <w:rPr>
          <w:lang w:val="en-US"/>
        </w:rPr>
        <w:t>c</w:t>
      </w:r>
      <w:r w:rsidR="00F97EA4" w:rsidRPr="0047677E">
        <w:rPr>
          <w:lang w:val="en-US"/>
        </w:rPr>
        <w:t xml:space="preserve">ould provide compelling evidence that the findings pertaining to yearly and cumulative framing remain robust even when participants can directly associate cumulative </w:t>
      </w:r>
      <w:r w:rsidR="00F97EA4" w:rsidRPr="0047677E">
        <w:rPr>
          <w:lang w:val="en-US"/>
        </w:rPr>
        <w:lastRenderedPageBreak/>
        <w:t>economic performance with a president</w:t>
      </w:r>
      <w:r w:rsidRPr="0062575E">
        <w:rPr>
          <w:lang w:val="en-US"/>
        </w:rPr>
        <w:t>, effectively mitigating the end-bias and the influence of prior affective judgments.</w:t>
      </w:r>
    </w:p>
    <w:p w14:paraId="26862FB6" w14:textId="77777777" w:rsidR="0062575E" w:rsidRPr="009B56C4" w:rsidRDefault="0062575E" w:rsidP="0062575E">
      <w:pPr>
        <w:rPr>
          <w:lang w:val="en-US"/>
        </w:rPr>
      </w:pPr>
    </w:p>
    <w:p w14:paraId="0140AF4A" w14:textId="77777777" w:rsidR="009B56C4" w:rsidRPr="009B56C4" w:rsidRDefault="009B56C4" w:rsidP="009B56C4">
      <w:pPr>
        <w:rPr>
          <w:lang w:val="en-US"/>
        </w:rPr>
      </w:pPr>
      <w:r w:rsidRPr="009B56C4">
        <w:rPr>
          <w:lang w:val="en-US"/>
        </w:rPr>
        <w:t>![Dif Cum](difcum.png)</w:t>
      </w:r>
    </w:p>
    <w:p w14:paraId="299159D7" w14:textId="77777777" w:rsidR="009B56C4" w:rsidRPr="009B56C4" w:rsidRDefault="009B56C4" w:rsidP="009B56C4">
      <w:pPr>
        <w:rPr>
          <w:lang w:val="en-US"/>
        </w:rPr>
      </w:pPr>
    </w:p>
    <w:p w14:paraId="29CA6472" w14:textId="48304A2C" w:rsidR="00373A9D" w:rsidRPr="004F3AE8" w:rsidRDefault="009B56C4" w:rsidP="009B56C4">
      <w:pPr>
        <w:rPr>
          <w:lang w:val="en-US"/>
        </w:rPr>
      </w:pPr>
      <w:r w:rsidRPr="009B56C4">
        <w:rPr>
          <w:lang w:val="en-US"/>
        </w:rPr>
        <w:t>![Dif Cum 2](difcum2.png)</w:t>
      </w:r>
    </w:p>
    <w:p w14:paraId="505CAEBA" w14:textId="1DBB5639" w:rsidR="00B80B71" w:rsidRDefault="00B80B71" w:rsidP="00B80B71">
      <w:pPr>
        <w:pStyle w:val="Heading1"/>
        <w:rPr>
          <w:lang w:val="en-US"/>
        </w:rPr>
      </w:pPr>
      <w:r w:rsidRPr="00D91858">
        <w:rPr>
          <w:lang w:val="en-US"/>
        </w:rPr>
        <w:t xml:space="preserve">## Discussion </w:t>
      </w:r>
      <w:r>
        <w:rPr>
          <w:lang w:val="en-US"/>
        </w:rPr>
        <w:t>and Conclusion</w:t>
      </w:r>
      <w:r w:rsidR="00DF4604">
        <w:rPr>
          <w:lang w:val="en-US"/>
        </w:rPr>
        <w:t xml:space="preserve"> </w:t>
      </w:r>
    </w:p>
    <w:p w14:paraId="5BFA1C6B" w14:textId="77777777" w:rsidR="00B80B71" w:rsidRPr="00184C49" w:rsidRDefault="00B80B71" w:rsidP="00B80B71">
      <w:pPr>
        <w:rPr>
          <w:lang w:val="en-US"/>
        </w:rPr>
      </w:pPr>
    </w:p>
    <w:p w14:paraId="34E45FE4" w14:textId="77777777" w:rsidR="00184C49" w:rsidRPr="00184C49" w:rsidRDefault="00184C49" w:rsidP="00B80B71">
      <w:pPr>
        <w:rPr>
          <w:lang w:val="en-US"/>
        </w:rPr>
      </w:pPr>
    </w:p>
    <w:p w14:paraId="12587CAD" w14:textId="77777777" w:rsidR="006F7E3A" w:rsidRPr="006F7E3A" w:rsidRDefault="006F7E3A" w:rsidP="006F7E3A">
      <w:pPr>
        <w:rPr>
          <w:lang w:val="en-US"/>
        </w:rPr>
      </w:pPr>
      <w:r w:rsidRPr="006F7E3A">
        <w:rPr>
          <w:lang w:val="en-US"/>
        </w:rPr>
        <w:t>In this study, we investigate voters' tendencies to emphasize election-year economic performance and its significant implications for democratic accountability. By introducing a variation in our experimental design, we aimed to directly test the end-heuristic explanation and the effects of voters' affective judgments. The results confirm previous findings in the literature: voters' focus on the election-year economy is not necessarily driven by an intentional choice but rather by a cognitive bias. Participants' evaluations became more balanced when we provided them with information on cumulative performance, highlighting the potential for a straightforward remedy to mitigate the recency effects in voter decision-making. Furthermore, we contribute to the literature by demonstrating that cumulative framing with identified incumbents yields balanced evaluations consistently, indicating that the mitigation of the end bias and balanced assessments are robust findings that hold irrespective of participants' political values. These findings imply that changes in how economic data are framed and presented by government agencies, the news media, or candidates could influence voter behavior and enhance democratic accountability.</w:t>
      </w:r>
    </w:p>
    <w:p w14:paraId="67B3C0ED" w14:textId="77777777" w:rsidR="006F7E3A" w:rsidRPr="006F7E3A" w:rsidRDefault="006F7E3A" w:rsidP="006F7E3A">
      <w:pPr>
        <w:rPr>
          <w:lang w:val="en-US"/>
        </w:rPr>
      </w:pPr>
    </w:p>
    <w:p w14:paraId="75FD3A42" w14:textId="77777777" w:rsidR="006F7E3A" w:rsidRPr="006F7E3A" w:rsidRDefault="006F7E3A" w:rsidP="006F7E3A">
      <w:pPr>
        <w:rPr>
          <w:lang w:val="en-US"/>
        </w:rPr>
      </w:pPr>
    </w:p>
    <w:p w14:paraId="0EB0E0FA" w14:textId="77777777" w:rsidR="006F7E3A" w:rsidRPr="006F7E3A" w:rsidRDefault="006F7E3A" w:rsidP="006F7E3A">
      <w:pPr>
        <w:rPr>
          <w:lang w:val="en-US"/>
        </w:rPr>
      </w:pPr>
      <w:r w:rsidRPr="006F7E3A">
        <w:rPr>
          <w:lang w:val="en-US"/>
        </w:rPr>
        <w:t>The findings of this study shed light on the complex interplay between framing, cognitive biases, and affective judgments in the context of retrospective voting and democratic accountability. Our hypotheses have provided valuable insights into how participants evaluate presidential economic performance under different conditions. Hypothesis 1 demonstrated that participants tend to assign greater weight to election-year growth when provided with yearly framing, reflecting the influence of the end bias. This finding underscores the significance of considering the timing of economic conditions in the evaluation process. In contrast, Hypothesis 2 revealed that when participants are presented with both yearly and cumulative framing, their evaluations become more balanced, suggesting that cumulative framing can mitigate the end bias and encourage a more holistic assessment of economic performance.</w:t>
      </w:r>
    </w:p>
    <w:p w14:paraId="32B398FC" w14:textId="77777777" w:rsidR="006F7E3A" w:rsidRPr="006F7E3A" w:rsidRDefault="006F7E3A" w:rsidP="006F7E3A">
      <w:pPr>
        <w:rPr>
          <w:lang w:val="en-US"/>
        </w:rPr>
      </w:pPr>
    </w:p>
    <w:p w14:paraId="2F00BDEF" w14:textId="77777777" w:rsidR="006F7E3A" w:rsidRPr="006F7E3A" w:rsidRDefault="006F7E3A" w:rsidP="006F7E3A">
      <w:pPr>
        <w:rPr>
          <w:lang w:val="en-US"/>
        </w:rPr>
      </w:pPr>
    </w:p>
    <w:p w14:paraId="4A83511E" w14:textId="77777777" w:rsidR="006F7E3A" w:rsidRPr="006F7E3A" w:rsidRDefault="006F7E3A" w:rsidP="006F7E3A">
      <w:pPr>
        <w:rPr>
          <w:lang w:val="en-US"/>
        </w:rPr>
      </w:pPr>
      <w:r w:rsidRPr="006F7E3A">
        <w:rPr>
          <w:lang w:val="en-US"/>
        </w:rPr>
        <w:lastRenderedPageBreak/>
        <w:t>Building upon these insights, Hypothesis 3 explored the role of affective judgments and presidential identification. It demonstrated that participants' evaluations are influenced by their emotional ties to political leaders, particularly when presidential names are included in the economic data. This suggests that emotional judgments can have a substantial impact on retrospective voting, potentially biasing evaluations in favor of or against incumbents. Finally, Hypothesis 4 provided evidence that even when participants are presented with cumulative framing and presidential identification, the balanced evaluation pattern remains consistent. This indicates that the mitigation of the end bias and balanced assessments are robust findings that hold irrespective of participants' political values. In conclusion, our study highlights the importance of framing techniques, cognitive biases, and emotional judgments in shaping voters' evaluations of presidential economic performance, contributing to a deeper understanding of this intricate democratic process.</w:t>
      </w:r>
    </w:p>
    <w:p w14:paraId="2ACBB6D4" w14:textId="77777777" w:rsidR="006F7E3A" w:rsidRPr="006F7E3A" w:rsidRDefault="006F7E3A" w:rsidP="006F7E3A">
      <w:pPr>
        <w:rPr>
          <w:lang w:val="en-US"/>
        </w:rPr>
      </w:pPr>
    </w:p>
    <w:p w14:paraId="6431AF11" w14:textId="77777777" w:rsidR="006F7E3A" w:rsidRPr="006F7E3A" w:rsidRDefault="006F7E3A" w:rsidP="006F7E3A">
      <w:pPr>
        <w:rPr>
          <w:lang w:val="en-US"/>
        </w:rPr>
      </w:pPr>
    </w:p>
    <w:p w14:paraId="3894020D" w14:textId="61160706" w:rsidR="00184C49" w:rsidRPr="00184C49" w:rsidRDefault="006F7E3A" w:rsidP="006F7E3A">
      <w:pPr>
        <w:rPr>
          <w:lang w:val="en-US"/>
        </w:rPr>
      </w:pPr>
      <w:r w:rsidRPr="006F7E3A">
        <w:rPr>
          <w:lang w:val="en-US"/>
        </w:rPr>
        <w:t>The implications of our study extend beyond the realm of economic evaluations during elections. We argue that this and other cognitive biases and perceptions may have broader repercussions, affecting various domains of incumbent performance assessment. The end heuristic's influence could extend to evaluations of politicians' effectiveness in areas beyond the economy, thereby posing a more general challenge to democratic accountability. However, our results also provide hope, as they suggest that relatively simple modifications in the information context, such as emphasizing cumulative growth, may empower voters to make more informed and balanced assessments of identified incumbents. While implementing these changes in real-world settings poses challenges, acknowledging the cognitive underpinnings of this phenomenon opens the door to potential solutions that could enhance the functioning of democratic systems and reduce the undue influence of election-year economic fluctuations and affective judgments on electoral outcomes.</w:t>
      </w:r>
    </w:p>
    <w:p w14:paraId="2DDC7E04" w14:textId="77777777" w:rsidR="00184C49" w:rsidRDefault="00184C49" w:rsidP="00B80B71">
      <w:pPr>
        <w:rPr>
          <w:lang w:val="en-US"/>
        </w:rPr>
      </w:pPr>
    </w:p>
    <w:p w14:paraId="543BE074" w14:textId="77777777" w:rsidR="00B80B71" w:rsidRPr="00A5300A" w:rsidRDefault="00B80B71" w:rsidP="00B80B71">
      <w:pPr>
        <w:pStyle w:val="Heading1"/>
        <w:rPr>
          <w:lang w:val="en-US"/>
        </w:rPr>
      </w:pPr>
      <w:r w:rsidRPr="00645166">
        <w:rPr>
          <w:lang w:val="en-US"/>
        </w:rPr>
        <w:t xml:space="preserve">## </w:t>
      </w:r>
      <w:r w:rsidRPr="00A5300A">
        <w:rPr>
          <w:lang w:val="en-US"/>
        </w:rPr>
        <w:t>References</w:t>
      </w:r>
    </w:p>
    <w:sectPr w:rsidR="00B80B71" w:rsidRPr="00A5300A">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1D7F41"/>
    <w:multiLevelType w:val="multilevel"/>
    <w:tmpl w:val="66B81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3A0570B"/>
    <w:multiLevelType w:val="multilevel"/>
    <w:tmpl w:val="913E8AA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 w15:restartNumberingAfterBreak="0">
    <w:nsid w:val="64A556BE"/>
    <w:multiLevelType w:val="hybridMultilevel"/>
    <w:tmpl w:val="96AE401C"/>
    <w:lvl w:ilvl="0" w:tplc="D69EFFE8">
      <w:start w:val="1"/>
      <w:numFmt w:val="bullet"/>
      <w:lvlText w:val=""/>
      <w:lvlJc w:val="left"/>
      <w:pPr>
        <w:ind w:left="360" w:hanging="360"/>
      </w:pPr>
      <w:rPr>
        <w:rFonts w:ascii="Symbol" w:hAnsi="Symbol" w:hint="default"/>
        <w:lang w:val="es-MX"/>
      </w:rPr>
    </w:lvl>
    <w:lvl w:ilvl="1" w:tplc="080A0003">
      <w:start w:val="1"/>
      <w:numFmt w:val="bullet"/>
      <w:lvlText w:val="o"/>
      <w:lvlJc w:val="left"/>
      <w:pPr>
        <w:ind w:left="1080" w:hanging="360"/>
      </w:pPr>
      <w:rPr>
        <w:rFonts w:ascii="Courier New" w:hAnsi="Courier New" w:cs="Courier New" w:hint="default"/>
      </w:rPr>
    </w:lvl>
    <w:lvl w:ilvl="2" w:tplc="080A0005">
      <w:start w:val="1"/>
      <w:numFmt w:val="bullet"/>
      <w:lvlText w:val=""/>
      <w:lvlJc w:val="left"/>
      <w:pPr>
        <w:ind w:left="1800" w:hanging="360"/>
      </w:pPr>
      <w:rPr>
        <w:rFonts w:ascii="Wingdings" w:hAnsi="Wingdings" w:hint="default"/>
      </w:rPr>
    </w:lvl>
    <w:lvl w:ilvl="3" w:tplc="080A000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num w:numId="1" w16cid:durableId="578634420">
    <w:abstractNumId w:val="1"/>
  </w:num>
  <w:num w:numId="2" w16cid:durableId="917053640">
    <w:abstractNumId w:val="0"/>
  </w:num>
  <w:num w:numId="3" w16cid:durableId="15754307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0B71"/>
    <w:rsid w:val="00001B7C"/>
    <w:rsid w:val="000051D4"/>
    <w:rsid w:val="000053E5"/>
    <w:rsid w:val="00020120"/>
    <w:rsid w:val="00024CAF"/>
    <w:rsid w:val="00026F69"/>
    <w:rsid w:val="000301BF"/>
    <w:rsid w:val="00032347"/>
    <w:rsid w:val="0003285E"/>
    <w:rsid w:val="00032F89"/>
    <w:rsid w:val="00033A43"/>
    <w:rsid w:val="00035CA2"/>
    <w:rsid w:val="000377ED"/>
    <w:rsid w:val="00044C96"/>
    <w:rsid w:val="000452F8"/>
    <w:rsid w:val="00052A40"/>
    <w:rsid w:val="00060748"/>
    <w:rsid w:val="000705D9"/>
    <w:rsid w:val="0007068C"/>
    <w:rsid w:val="00081896"/>
    <w:rsid w:val="000864A8"/>
    <w:rsid w:val="000A0FBB"/>
    <w:rsid w:val="000A65A8"/>
    <w:rsid w:val="000C2EFD"/>
    <w:rsid w:val="000C5E70"/>
    <w:rsid w:val="000D1C25"/>
    <w:rsid w:val="000D4CBF"/>
    <w:rsid w:val="000E21A4"/>
    <w:rsid w:val="000F4F9C"/>
    <w:rsid w:val="000F5142"/>
    <w:rsid w:val="00100C10"/>
    <w:rsid w:val="001054EA"/>
    <w:rsid w:val="0010665F"/>
    <w:rsid w:val="0010692E"/>
    <w:rsid w:val="00114AB5"/>
    <w:rsid w:val="00116DD2"/>
    <w:rsid w:val="001229AE"/>
    <w:rsid w:val="00123F14"/>
    <w:rsid w:val="001240B5"/>
    <w:rsid w:val="00126FC0"/>
    <w:rsid w:val="0014107E"/>
    <w:rsid w:val="00145E06"/>
    <w:rsid w:val="00151A02"/>
    <w:rsid w:val="001565AD"/>
    <w:rsid w:val="00165B32"/>
    <w:rsid w:val="001726CA"/>
    <w:rsid w:val="001732FD"/>
    <w:rsid w:val="001754DF"/>
    <w:rsid w:val="0017702F"/>
    <w:rsid w:val="001814DC"/>
    <w:rsid w:val="00184C49"/>
    <w:rsid w:val="00186CEE"/>
    <w:rsid w:val="00194503"/>
    <w:rsid w:val="00195961"/>
    <w:rsid w:val="001A0526"/>
    <w:rsid w:val="001A0F6D"/>
    <w:rsid w:val="001A36F9"/>
    <w:rsid w:val="001A4201"/>
    <w:rsid w:val="001B2A9A"/>
    <w:rsid w:val="001B7658"/>
    <w:rsid w:val="001C2DA6"/>
    <w:rsid w:val="001C3C39"/>
    <w:rsid w:val="001C3FAC"/>
    <w:rsid w:val="001C638A"/>
    <w:rsid w:val="001D1240"/>
    <w:rsid w:val="001D14A1"/>
    <w:rsid w:val="001D6660"/>
    <w:rsid w:val="001F0283"/>
    <w:rsid w:val="001F3763"/>
    <w:rsid w:val="001F3FE0"/>
    <w:rsid w:val="001F6253"/>
    <w:rsid w:val="001F76C8"/>
    <w:rsid w:val="00202738"/>
    <w:rsid w:val="00206395"/>
    <w:rsid w:val="00207940"/>
    <w:rsid w:val="00210940"/>
    <w:rsid w:val="00211E97"/>
    <w:rsid w:val="00215C8B"/>
    <w:rsid w:val="0022200D"/>
    <w:rsid w:val="002260A3"/>
    <w:rsid w:val="0022681C"/>
    <w:rsid w:val="00230B5A"/>
    <w:rsid w:val="00231E80"/>
    <w:rsid w:val="0023231D"/>
    <w:rsid w:val="00234E35"/>
    <w:rsid w:val="002402DC"/>
    <w:rsid w:val="0024483C"/>
    <w:rsid w:val="0025359B"/>
    <w:rsid w:val="00253986"/>
    <w:rsid w:val="002574B6"/>
    <w:rsid w:val="0026363B"/>
    <w:rsid w:val="0026484E"/>
    <w:rsid w:val="002657D6"/>
    <w:rsid w:val="002679C6"/>
    <w:rsid w:val="00270381"/>
    <w:rsid w:val="00271807"/>
    <w:rsid w:val="0028454C"/>
    <w:rsid w:val="0028509B"/>
    <w:rsid w:val="00291520"/>
    <w:rsid w:val="002961BD"/>
    <w:rsid w:val="002B33A4"/>
    <w:rsid w:val="002C285A"/>
    <w:rsid w:val="002C2F04"/>
    <w:rsid w:val="002C3AFF"/>
    <w:rsid w:val="002C5C3B"/>
    <w:rsid w:val="002E3D4D"/>
    <w:rsid w:val="002E5D73"/>
    <w:rsid w:val="002E69A0"/>
    <w:rsid w:val="002F0E22"/>
    <w:rsid w:val="00301CF3"/>
    <w:rsid w:val="00301EC7"/>
    <w:rsid w:val="003118DD"/>
    <w:rsid w:val="00326CCA"/>
    <w:rsid w:val="00331843"/>
    <w:rsid w:val="00336835"/>
    <w:rsid w:val="003441D9"/>
    <w:rsid w:val="00354307"/>
    <w:rsid w:val="003675EB"/>
    <w:rsid w:val="00373A9D"/>
    <w:rsid w:val="003755C7"/>
    <w:rsid w:val="003768E2"/>
    <w:rsid w:val="00377B89"/>
    <w:rsid w:val="00380FC5"/>
    <w:rsid w:val="003849DF"/>
    <w:rsid w:val="003917E2"/>
    <w:rsid w:val="00393DFD"/>
    <w:rsid w:val="003959D2"/>
    <w:rsid w:val="003A1598"/>
    <w:rsid w:val="003A195C"/>
    <w:rsid w:val="003A5423"/>
    <w:rsid w:val="003A7156"/>
    <w:rsid w:val="003A73E4"/>
    <w:rsid w:val="003B7FE7"/>
    <w:rsid w:val="003D5BE9"/>
    <w:rsid w:val="003E3F6C"/>
    <w:rsid w:val="003F188B"/>
    <w:rsid w:val="00403E65"/>
    <w:rsid w:val="00404E6A"/>
    <w:rsid w:val="00410A65"/>
    <w:rsid w:val="004110B9"/>
    <w:rsid w:val="00412DF6"/>
    <w:rsid w:val="004138FF"/>
    <w:rsid w:val="00413B6E"/>
    <w:rsid w:val="00417321"/>
    <w:rsid w:val="00427D72"/>
    <w:rsid w:val="00433675"/>
    <w:rsid w:val="00450E34"/>
    <w:rsid w:val="00460BFB"/>
    <w:rsid w:val="004639B4"/>
    <w:rsid w:val="00463C00"/>
    <w:rsid w:val="00467029"/>
    <w:rsid w:val="00473746"/>
    <w:rsid w:val="00473D87"/>
    <w:rsid w:val="0047408C"/>
    <w:rsid w:val="0047677E"/>
    <w:rsid w:val="00490AED"/>
    <w:rsid w:val="0049566E"/>
    <w:rsid w:val="00495B73"/>
    <w:rsid w:val="004A29FD"/>
    <w:rsid w:val="004A6B12"/>
    <w:rsid w:val="004B3647"/>
    <w:rsid w:val="004C12CD"/>
    <w:rsid w:val="004C2424"/>
    <w:rsid w:val="004C2978"/>
    <w:rsid w:val="004C2F8A"/>
    <w:rsid w:val="004C4791"/>
    <w:rsid w:val="004D0D8C"/>
    <w:rsid w:val="004D1734"/>
    <w:rsid w:val="004D6138"/>
    <w:rsid w:val="004E0722"/>
    <w:rsid w:val="004E0B9A"/>
    <w:rsid w:val="004E4D92"/>
    <w:rsid w:val="004E6391"/>
    <w:rsid w:val="004F3AE8"/>
    <w:rsid w:val="00520D65"/>
    <w:rsid w:val="00535F33"/>
    <w:rsid w:val="00565469"/>
    <w:rsid w:val="00566360"/>
    <w:rsid w:val="005725CD"/>
    <w:rsid w:val="00572E4F"/>
    <w:rsid w:val="00577464"/>
    <w:rsid w:val="0059305B"/>
    <w:rsid w:val="005945B4"/>
    <w:rsid w:val="005A4CD8"/>
    <w:rsid w:val="005A4D68"/>
    <w:rsid w:val="005A5D70"/>
    <w:rsid w:val="005B116F"/>
    <w:rsid w:val="005B2808"/>
    <w:rsid w:val="005B2A64"/>
    <w:rsid w:val="005B31A2"/>
    <w:rsid w:val="005D02C8"/>
    <w:rsid w:val="005D6281"/>
    <w:rsid w:val="005D6688"/>
    <w:rsid w:val="005E6CF1"/>
    <w:rsid w:val="005F1985"/>
    <w:rsid w:val="005F2207"/>
    <w:rsid w:val="005F7B2B"/>
    <w:rsid w:val="006006FB"/>
    <w:rsid w:val="00602CF1"/>
    <w:rsid w:val="00604518"/>
    <w:rsid w:val="006050EF"/>
    <w:rsid w:val="0060554E"/>
    <w:rsid w:val="00614A3B"/>
    <w:rsid w:val="006150D4"/>
    <w:rsid w:val="0062575E"/>
    <w:rsid w:val="00626B4C"/>
    <w:rsid w:val="00630289"/>
    <w:rsid w:val="00632A1B"/>
    <w:rsid w:val="0065487E"/>
    <w:rsid w:val="00655B0B"/>
    <w:rsid w:val="00661FA1"/>
    <w:rsid w:val="006662D3"/>
    <w:rsid w:val="00667A16"/>
    <w:rsid w:val="00670285"/>
    <w:rsid w:val="00670D60"/>
    <w:rsid w:val="006749B0"/>
    <w:rsid w:val="00685DA3"/>
    <w:rsid w:val="006868EF"/>
    <w:rsid w:val="00690C60"/>
    <w:rsid w:val="00693B0A"/>
    <w:rsid w:val="006B04ED"/>
    <w:rsid w:val="006B088E"/>
    <w:rsid w:val="006B1796"/>
    <w:rsid w:val="006B7903"/>
    <w:rsid w:val="006C0813"/>
    <w:rsid w:val="006D1160"/>
    <w:rsid w:val="006D528D"/>
    <w:rsid w:val="006E0438"/>
    <w:rsid w:val="006E319C"/>
    <w:rsid w:val="006F00C6"/>
    <w:rsid w:val="006F7E3A"/>
    <w:rsid w:val="00703E51"/>
    <w:rsid w:val="00725BE7"/>
    <w:rsid w:val="007268F8"/>
    <w:rsid w:val="00740785"/>
    <w:rsid w:val="007414EF"/>
    <w:rsid w:val="0074405C"/>
    <w:rsid w:val="00744824"/>
    <w:rsid w:val="007474FA"/>
    <w:rsid w:val="00750420"/>
    <w:rsid w:val="00760872"/>
    <w:rsid w:val="0076229B"/>
    <w:rsid w:val="00767214"/>
    <w:rsid w:val="007840E2"/>
    <w:rsid w:val="007846F6"/>
    <w:rsid w:val="00787EF6"/>
    <w:rsid w:val="00791D1A"/>
    <w:rsid w:val="007A0F25"/>
    <w:rsid w:val="007A1E00"/>
    <w:rsid w:val="007A4F1F"/>
    <w:rsid w:val="007B2980"/>
    <w:rsid w:val="007C4909"/>
    <w:rsid w:val="007C6A2A"/>
    <w:rsid w:val="007D3CED"/>
    <w:rsid w:val="007D4576"/>
    <w:rsid w:val="007E2B6B"/>
    <w:rsid w:val="007E32C9"/>
    <w:rsid w:val="007E4957"/>
    <w:rsid w:val="007E71B1"/>
    <w:rsid w:val="007E79C2"/>
    <w:rsid w:val="007F739F"/>
    <w:rsid w:val="007F763C"/>
    <w:rsid w:val="008065A0"/>
    <w:rsid w:val="00812F3C"/>
    <w:rsid w:val="00813AF0"/>
    <w:rsid w:val="008205F7"/>
    <w:rsid w:val="00824766"/>
    <w:rsid w:val="00830F4D"/>
    <w:rsid w:val="00836608"/>
    <w:rsid w:val="008367BA"/>
    <w:rsid w:val="008378CC"/>
    <w:rsid w:val="008409AF"/>
    <w:rsid w:val="00845CE0"/>
    <w:rsid w:val="00852FE3"/>
    <w:rsid w:val="008627F8"/>
    <w:rsid w:val="00866671"/>
    <w:rsid w:val="008767A9"/>
    <w:rsid w:val="00886ED2"/>
    <w:rsid w:val="00887CE7"/>
    <w:rsid w:val="00890A67"/>
    <w:rsid w:val="00890E23"/>
    <w:rsid w:val="0089338D"/>
    <w:rsid w:val="008963ED"/>
    <w:rsid w:val="00897107"/>
    <w:rsid w:val="008A6074"/>
    <w:rsid w:val="008B4898"/>
    <w:rsid w:val="008B4EB3"/>
    <w:rsid w:val="008C0311"/>
    <w:rsid w:val="008C123B"/>
    <w:rsid w:val="008C1371"/>
    <w:rsid w:val="008C5222"/>
    <w:rsid w:val="008C6E1A"/>
    <w:rsid w:val="008C7A5A"/>
    <w:rsid w:val="008D14AC"/>
    <w:rsid w:val="008E6594"/>
    <w:rsid w:val="008F60AB"/>
    <w:rsid w:val="008F74E7"/>
    <w:rsid w:val="00900EC4"/>
    <w:rsid w:val="00906155"/>
    <w:rsid w:val="009211E1"/>
    <w:rsid w:val="00923950"/>
    <w:rsid w:val="0093113F"/>
    <w:rsid w:val="00932644"/>
    <w:rsid w:val="00940722"/>
    <w:rsid w:val="00950FB9"/>
    <w:rsid w:val="00953D49"/>
    <w:rsid w:val="00966E31"/>
    <w:rsid w:val="00970808"/>
    <w:rsid w:val="009733F8"/>
    <w:rsid w:val="00974832"/>
    <w:rsid w:val="00975381"/>
    <w:rsid w:val="00976ACB"/>
    <w:rsid w:val="00982131"/>
    <w:rsid w:val="00987E68"/>
    <w:rsid w:val="00996C6D"/>
    <w:rsid w:val="009A3A3F"/>
    <w:rsid w:val="009A5560"/>
    <w:rsid w:val="009B36F4"/>
    <w:rsid w:val="009B56C4"/>
    <w:rsid w:val="009C0AB0"/>
    <w:rsid w:val="009D24AE"/>
    <w:rsid w:val="009D26B3"/>
    <w:rsid w:val="009D358D"/>
    <w:rsid w:val="009E1529"/>
    <w:rsid w:val="009E361D"/>
    <w:rsid w:val="009E7C3C"/>
    <w:rsid w:val="00A00F81"/>
    <w:rsid w:val="00A04586"/>
    <w:rsid w:val="00A16AF0"/>
    <w:rsid w:val="00A204D6"/>
    <w:rsid w:val="00A21236"/>
    <w:rsid w:val="00A2385A"/>
    <w:rsid w:val="00A25728"/>
    <w:rsid w:val="00A261AA"/>
    <w:rsid w:val="00A26495"/>
    <w:rsid w:val="00A27778"/>
    <w:rsid w:val="00A321DB"/>
    <w:rsid w:val="00A37EB5"/>
    <w:rsid w:val="00A4330A"/>
    <w:rsid w:val="00A619DC"/>
    <w:rsid w:val="00A63F0A"/>
    <w:rsid w:val="00A72E91"/>
    <w:rsid w:val="00A83BA5"/>
    <w:rsid w:val="00A865D9"/>
    <w:rsid w:val="00A87133"/>
    <w:rsid w:val="00A91BD3"/>
    <w:rsid w:val="00AA305B"/>
    <w:rsid w:val="00AA62AD"/>
    <w:rsid w:val="00AA73A6"/>
    <w:rsid w:val="00AB6606"/>
    <w:rsid w:val="00AC11FC"/>
    <w:rsid w:val="00AC426E"/>
    <w:rsid w:val="00AC58B3"/>
    <w:rsid w:val="00AE238E"/>
    <w:rsid w:val="00AE7756"/>
    <w:rsid w:val="00AF000D"/>
    <w:rsid w:val="00AF2D4C"/>
    <w:rsid w:val="00AF448E"/>
    <w:rsid w:val="00B1480D"/>
    <w:rsid w:val="00B34FDF"/>
    <w:rsid w:val="00B415A5"/>
    <w:rsid w:val="00B42993"/>
    <w:rsid w:val="00B42F3E"/>
    <w:rsid w:val="00B500E4"/>
    <w:rsid w:val="00B53AA5"/>
    <w:rsid w:val="00B63578"/>
    <w:rsid w:val="00B67AE3"/>
    <w:rsid w:val="00B80B71"/>
    <w:rsid w:val="00B97D6E"/>
    <w:rsid w:val="00BA2D3D"/>
    <w:rsid w:val="00BB4692"/>
    <w:rsid w:val="00BB536A"/>
    <w:rsid w:val="00BC078E"/>
    <w:rsid w:val="00BC4BA2"/>
    <w:rsid w:val="00BC5D9E"/>
    <w:rsid w:val="00BD5A98"/>
    <w:rsid w:val="00BE3603"/>
    <w:rsid w:val="00BE687A"/>
    <w:rsid w:val="00BE7AE3"/>
    <w:rsid w:val="00BF4DF2"/>
    <w:rsid w:val="00BF5BA9"/>
    <w:rsid w:val="00BF717D"/>
    <w:rsid w:val="00C00DF3"/>
    <w:rsid w:val="00C04413"/>
    <w:rsid w:val="00C051DA"/>
    <w:rsid w:val="00C149BB"/>
    <w:rsid w:val="00C15BFC"/>
    <w:rsid w:val="00C15C4E"/>
    <w:rsid w:val="00C16449"/>
    <w:rsid w:val="00C16C5E"/>
    <w:rsid w:val="00C22AE0"/>
    <w:rsid w:val="00C22C94"/>
    <w:rsid w:val="00C22E98"/>
    <w:rsid w:val="00C24392"/>
    <w:rsid w:val="00C25F46"/>
    <w:rsid w:val="00C304DC"/>
    <w:rsid w:val="00C45388"/>
    <w:rsid w:val="00C47879"/>
    <w:rsid w:val="00C553DC"/>
    <w:rsid w:val="00C56879"/>
    <w:rsid w:val="00C611C0"/>
    <w:rsid w:val="00C71401"/>
    <w:rsid w:val="00C736CD"/>
    <w:rsid w:val="00C74C34"/>
    <w:rsid w:val="00C77088"/>
    <w:rsid w:val="00C775F1"/>
    <w:rsid w:val="00C83182"/>
    <w:rsid w:val="00C92252"/>
    <w:rsid w:val="00C92B1B"/>
    <w:rsid w:val="00C96877"/>
    <w:rsid w:val="00C97F25"/>
    <w:rsid w:val="00CA4097"/>
    <w:rsid w:val="00CA7238"/>
    <w:rsid w:val="00CC0320"/>
    <w:rsid w:val="00CC33D7"/>
    <w:rsid w:val="00CC3EC6"/>
    <w:rsid w:val="00CC421A"/>
    <w:rsid w:val="00CC7188"/>
    <w:rsid w:val="00CD00C2"/>
    <w:rsid w:val="00CE0D5C"/>
    <w:rsid w:val="00CE68D2"/>
    <w:rsid w:val="00CF5A94"/>
    <w:rsid w:val="00D037F8"/>
    <w:rsid w:val="00D05958"/>
    <w:rsid w:val="00D10961"/>
    <w:rsid w:val="00D135BC"/>
    <w:rsid w:val="00D13F26"/>
    <w:rsid w:val="00D16D81"/>
    <w:rsid w:val="00D17CB3"/>
    <w:rsid w:val="00D20065"/>
    <w:rsid w:val="00D22AAB"/>
    <w:rsid w:val="00D24F1B"/>
    <w:rsid w:val="00D30C07"/>
    <w:rsid w:val="00D34504"/>
    <w:rsid w:val="00D35D48"/>
    <w:rsid w:val="00D46530"/>
    <w:rsid w:val="00D50469"/>
    <w:rsid w:val="00D50737"/>
    <w:rsid w:val="00D55FAA"/>
    <w:rsid w:val="00D5702D"/>
    <w:rsid w:val="00D61030"/>
    <w:rsid w:val="00D65777"/>
    <w:rsid w:val="00D66900"/>
    <w:rsid w:val="00D77969"/>
    <w:rsid w:val="00D8215E"/>
    <w:rsid w:val="00D83FD6"/>
    <w:rsid w:val="00D87D14"/>
    <w:rsid w:val="00D93224"/>
    <w:rsid w:val="00D93E60"/>
    <w:rsid w:val="00DA1F5C"/>
    <w:rsid w:val="00DA52CB"/>
    <w:rsid w:val="00DB3D2A"/>
    <w:rsid w:val="00DC0DFF"/>
    <w:rsid w:val="00DC3780"/>
    <w:rsid w:val="00DC72CD"/>
    <w:rsid w:val="00DC7B4B"/>
    <w:rsid w:val="00DD36E8"/>
    <w:rsid w:val="00DD3EE3"/>
    <w:rsid w:val="00DD6CD1"/>
    <w:rsid w:val="00DF4097"/>
    <w:rsid w:val="00DF4604"/>
    <w:rsid w:val="00E019B2"/>
    <w:rsid w:val="00E04D70"/>
    <w:rsid w:val="00E072AE"/>
    <w:rsid w:val="00E17BD0"/>
    <w:rsid w:val="00E379BB"/>
    <w:rsid w:val="00E6121D"/>
    <w:rsid w:val="00E6194F"/>
    <w:rsid w:val="00E61B9B"/>
    <w:rsid w:val="00E70C71"/>
    <w:rsid w:val="00E7541C"/>
    <w:rsid w:val="00E76408"/>
    <w:rsid w:val="00E81792"/>
    <w:rsid w:val="00E85297"/>
    <w:rsid w:val="00EA1852"/>
    <w:rsid w:val="00EA4985"/>
    <w:rsid w:val="00EA517F"/>
    <w:rsid w:val="00EB0358"/>
    <w:rsid w:val="00EB2DE2"/>
    <w:rsid w:val="00EB574E"/>
    <w:rsid w:val="00ED080E"/>
    <w:rsid w:val="00ED6CEA"/>
    <w:rsid w:val="00EE423D"/>
    <w:rsid w:val="00EE4381"/>
    <w:rsid w:val="00EE712D"/>
    <w:rsid w:val="00EF3BF5"/>
    <w:rsid w:val="00EF53F6"/>
    <w:rsid w:val="00F10C29"/>
    <w:rsid w:val="00F153FF"/>
    <w:rsid w:val="00F16FCD"/>
    <w:rsid w:val="00F20403"/>
    <w:rsid w:val="00F2119F"/>
    <w:rsid w:val="00F2789D"/>
    <w:rsid w:val="00F27DC6"/>
    <w:rsid w:val="00F309BD"/>
    <w:rsid w:val="00F3776F"/>
    <w:rsid w:val="00F41543"/>
    <w:rsid w:val="00F416B0"/>
    <w:rsid w:val="00F43AD3"/>
    <w:rsid w:val="00F45707"/>
    <w:rsid w:val="00F5068C"/>
    <w:rsid w:val="00F5464A"/>
    <w:rsid w:val="00F66437"/>
    <w:rsid w:val="00F7494B"/>
    <w:rsid w:val="00F770BE"/>
    <w:rsid w:val="00F81F40"/>
    <w:rsid w:val="00F83869"/>
    <w:rsid w:val="00F90458"/>
    <w:rsid w:val="00F92103"/>
    <w:rsid w:val="00F9414E"/>
    <w:rsid w:val="00F95FF4"/>
    <w:rsid w:val="00F9696B"/>
    <w:rsid w:val="00F97EA4"/>
    <w:rsid w:val="00FA4039"/>
    <w:rsid w:val="00FB0B9E"/>
    <w:rsid w:val="00FB20AC"/>
    <w:rsid w:val="00FB3814"/>
    <w:rsid w:val="00FB49AF"/>
    <w:rsid w:val="00FC2405"/>
    <w:rsid w:val="00FC46A2"/>
    <w:rsid w:val="00FE652C"/>
    <w:rsid w:val="00FE7399"/>
  </w:rsids>
  <m:mathPr>
    <m:mathFont m:val="Cambria Math"/>
    <m:brkBin m:val="before"/>
    <m:brkBinSub m:val="--"/>
    <m:smallFrac m:val="0"/>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B4059E"/>
  <w15:chartTrackingRefBased/>
  <w15:docId w15:val="{54396650-B0AC-4ACB-8768-3E8F72DB3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MX"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0B71"/>
  </w:style>
  <w:style w:type="paragraph" w:styleId="Heading1">
    <w:name w:val="heading 1"/>
    <w:basedOn w:val="Normal"/>
    <w:next w:val="Normal"/>
    <w:link w:val="Heading1Char"/>
    <w:uiPriority w:val="9"/>
    <w:qFormat/>
    <w:rsid w:val="00B80B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C031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C031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0B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C031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C031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B500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49959">
      <w:bodyDiv w:val="1"/>
      <w:marLeft w:val="0"/>
      <w:marRight w:val="0"/>
      <w:marTop w:val="0"/>
      <w:marBottom w:val="0"/>
      <w:divBdr>
        <w:top w:val="none" w:sz="0" w:space="0" w:color="auto"/>
        <w:left w:val="none" w:sz="0" w:space="0" w:color="auto"/>
        <w:bottom w:val="none" w:sz="0" w:space="0" w:color="auto"/>
        <w:right w:val="none" w:sz="0" w:space="0" w:color="auto"/>
      </w:divBdr>
    </w:div>
    <w:div w:id="572352150">
      <w:bodyDiv w:val="1"/>
      <w:marLeft w:val="0"/>
      <w:marRight w:val="0"/>
      <w:marTop w:val="0"/>
      <w:marBottom w:val="0"/>
      <w:divBdr>
        <w:top w:val="none" w:sz="0" w:space="0" w:color="auto"/>
        <w:left w:val="none" w:sz="0" w:space="0" w:color="auto"/>
        <w:bottom w:val="none" w:sz="0" w:space="0" w:color="auto"/>
        <w:right w:val="none" w:sz="0" w:space="0" w:color="auto"/>
      </w:divBdr>
    </w:div>
    <w:div w:id="1296106576">
      <w:bodyDiv w:val="1"/>
      <w:marLeft w:val="0"/>
      <w:marRight w:val="0"/>
      <w:marTop w:val="0"/>
      <w:marBottom w:val="0"/>
      <w:divBdr>
        <w:top w:val="none" w:sz="0" w:space="0" w:color="auto"/>
        <w:left w:val="none" w:sz="0" w:space="0" w:color="auto"/>
        <w:bottom w:val="none" w:sz="0" w:space="0" w:color="auto"/>
        <w:right w:val="none" w:sz="0" w:space="0" w:color="auto"/>
      </w:divBdr>
    </w:div>
    <w:div w:id="1773475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Layout" Target="diagrams/layou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diagramData" Target="diagrams/data1.xml"/><Relationship Id="rId12" Type="http://schemas.openxmlformats.org/officeDocument/2006/relationships/diagramData" Target="diagrams/data2.xml"/><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07/relationships/diagramDrawing" Target="diagrams/drawing1.xml"/><Relationship Id="rId5" Type="http://schemas.openxmlformats.org/officeDocument/2006/relationships/webSettings" Target="webSettings.xml"/><Relationship Id="rId15" Type="http://schemas.openxmlformats.org/officeDocument/2006/relationships/diagramColors" Target="diagrams/colors2.xml"/><Relationship Id="rId10"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diagramQuickStyle" Target="diagrams/quickStyle1.xml"/><Relationship Id="rId14" Type="http://schemas.openxmlformats.org/officeDocument/2006/relationships/diagramQuickStyle" Target="diagrams/quickStyle2.xml"/></Relationships>
</file>

<file path=word/diagrams/_rels/data1.xml.rels><?xml version="1.0" encoding="UTF-8" standalone="yes"?>
<Relationships xmlns="http://schemas.openxmlformats.org/package/2006/relationships"><Relationship Id="rId8" Type="http://schemas.openxmlformats.org/officeDocument/2006/relationships/image" Target="../media/image9.svg"/><Relationship Id="rId3" Type="http://schemas.openxmlformats.org/officeDocument/2006/relationships/image" Target="../media/image4.png"/><Relationship Id="rId7" Type="http://schemas.openxmlformats.org/officeDocument/2006/relationships/image" Target="../media/image8.png"/><Relationship Id="rId2" Type="http://schemas.openxmlformats.org/officeDocument/2006/relationships/image" Target="../media/image3.svg"/><Relationship Id="rId1" Type="http://schemas.openxmlformats.org/officeDocument/2006/relationships/image" Target="../media/image2.png"/><Relationship Id="rId6" Type="http://schemas.openxmlformats.org/officeDocument/2006/relationships/image" Target="../media/image7.svg"/><Relationship Id="rId5" Type="http://schemas.openxmlformats.org/officeDocument/2006/relationships/image" Target="../media/image6.png"/><Relationship Id="rId4" Type="http://schemas.openxmlformats.org/officeDocument/2006/relationships/image" Target="../media/image5.svg"/></Relationships>
</file>

<file path=word/diagrams/_rels/data2.xml.rels><?xml version="1.0" encoding="UTF-8" standalone="yes"?>
<Relationships xmlns="http://schemas.openxmlformats.org/package/2006/relationships"><Relationship Id="rId8" Type="http://schemas.openxmlformats.org/officeDocument/2006/relationships/image" Target="../media/image9.svg"/><Relationship Id="rId3" Type="http://schemas.openxmlformats.org/officeDocument/2006/relationships/image" Target="../media/image4.png"/><Relationship Id="rId7" Type="http://schemas.openxmlformats.org/officeDocument/2006/relationships/image" Target="../media/image8.png"/><Relationship Id="rId2" Type="http://schemas.openxmlformats.org/officeDocument/2006/relationships/image" Target="../media/image3.svg"/><Relationship Id="rId1" Type="http://schemas.openxmlformats.org/officeDocument/2006/relationships/image" Target="../media/image2.png"/><Relationship Id="rId6" Type="http://schemas.openxmlformats.org/officeDocument/2006/relationships/image" Target="../media/image11.svg"/><Relationship Id="rId5" Type="http://schemas.openxmlformats.org/officeDocument/2006/relationships/image" Target="../media/image10.png"/><Relationship Id="rId10" Type="http://schemas.openxmlformats.org/officeDocument/2006/relationships/image" Target="../media/image7.svg"/><Relationship Id="rId4" Type="http://schemas.openxmlformats.org/officeDocument/2006/relationships/image" Target="../media/image5.svg"/><Relationship Id="rId9" Type="http://schemas.openxmlformats.org/officeDocument/2006/relationships/image" Target="../media/image6.png"/></Relationships>
</file>

<file path=word/diagrams/_rels/drawing1.xml.rels><?xml version="1.0" encoding="UTF-8" standalone="yes"?>
<Relationships xmlns="http://schemas.openxmlformats.org/package/2006/relationships"><Relationship Id="rId8" Type="http://schemas.openxmlformats.org/officeDocument/2006/relationships/image" Target="../media/image9.svg"/><Relationship Id="rId3" Type="http://schemas.openxmlformats.org/officeDocument/2006/relationships/image" Target="../media/image4.png"/><Relationship Id="rId7" Type="http://schemas.openxmlformats.org/officeDocument/2006/relationships/image" Target="../media/image8.png"/><Relationship Id="rId2" Type="http://schemas.openxmlformats.org/officeDocument/2006/relationships/image" Target="../media/image3.svg"/><Relationship Id="rId1" Type="http://schemas.openxmlformats.org/officeDocument/2006/relationships/image" Target="../media/image2.png"/><Relationship Id="rId6" Type="http://schemas.openxmlformats.org/officeDocument/2006/relationships/image" Target="../media/image7.svg"/><Relationship Id="rId5" Type="http://schemas.openxmlformats.org/officeDocument/2006/relationships/image" Target="../media/image6.png"/><Relationship Id="rId4" Type="http://schemas.openxmlformats.org/officeDocument/2006/relationships/image" Target="../media/image5.svg"/></Relationships>
</file>

<file path=word/diagrams/_rels/drawing2.xml.rels><?xml version="1.0" encoding="UTF-8" standalone="yes"?>
<Relationships xmlns="http://schemas.openxmlformats.org/package/2006/relationships"><Relationship Id="rId8" Type="http://schemas.openxmlformats.org/officeDocument/2006/relationships/image" Target="../media/image9.svg"/><Relationship Id="rId3" Type="http://schemas.openxmlformats.org/officeDocument/2006/relationships/image" Target="../media/image4.png"/><Relationship Id="rId7" Type="http://schemas.openxmlformats.org/officeDocument/2006/relationships/image" Target="../media/image8.png"/><Relationship Id="rId2" Type="http://schemas.openxmlformats.org/officeDocument/2006/relationships/image" Target="../media/image3.svg"/><Relationship Id="rId1" Type="http://schemas.openxmlformats.org/officeDocument/2006/relationships/image" Target="../media/image2.png"/><Relationship Id="rId6" Type="http://schemas.openxmlformats.org/officeDocument/2006/relationships/image" Target="../media/image11.svg"/><Relationship Id="rId5" Type="http://schemas.openxmlformats.org/officeDocument/2006/relationships/image" Target="../media/image10.png"/><Relationship Id="rId10" Type="http://schemas.openxmlformats.org/officeDocument/2006/relationships/image" Target="../media/image7.svg"/><Relationship Id="rId4" Type="http://schemas.openxmlformats.org/officeDocument/2006/relationships/image" Target="../media/image5.svg"/><Relationship Id="rId9"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FB4A1F8-72C7-4CAA-934E-9EEAA7E78160}" type="doc">
      <dgm:prSet loTypeId="urn:microsoft.com/office/officeart/2009/layout/CirclePictureHierarchy" loCatId="hierarchy" qsTypeId="urn:microsoft.com/office/officeart/2005/8/quickstyle/simple1" qsCatId="simple" csTypeId="urn:microsoft.com/office/officeart/2005/8/colors/accent1_2" csCatId="accent1" phldr="1"/>
      <dgm:spPr/>
      <dgm:t>
        <a:bodyPr/>
        <a:lstStyle/>
        <a:p>
          <a:endParaRPr lang="es-MX"/>
        </a:p>
      </dgm:t>
    </dgm:pt>
    <dgm:pt modelId="{6610452C-B911-4EAB-A827-DEFBE4EEF653}">
      <dgm:prSet phldrT="[Text]"/>
      <dgm:spPr/>
      <dgm:t>
        <a:bodyPr/>
        <a:lstStyle/>
        <a:p>
          <a:r>
            <a:rPr lang="es-MX"/>
            <a:t>Survey and Attention Screener</a:t>
          </a:r>
        </a:p>
      </dgm:t>
    </dgm:pt>
    <dgm:pt modelId="{7E3F2B41-8F8E-4DF8-A3E4-269B8B0A62C9}" type="parTrans" cxnId="{D3EAF25D-30F3-4E70-AD1B-EFE23AAC567E}">
      <dgm:prSet/>
      <dgm:spPr/>
      <dgm:t>
        <a:bodyPr/>
        <a:lstStyle/>
        <a:p>
          <a:endParaRPr lang="es-MX"/>
        </a:p>
      </dgm:t>
    </dgm:pt>
    <dgm:pt modelId="{6F0ECD82-159C-4BAE-9404-345173D8E48A}" type="sibTrans" cxnId="{D3EAF25D-30F3-4E70-AD1B-EFE23AAC567E}">
      <dgm:prSet/>
      <dgm:spPr/>
      <dgm:t>
        <a:bodyPr/>
        <a:lstStyle/>
        <a:p>
          <a:endParaRPr lang="es-MX"/>
        </a:p>
      </dgm:t>
    </dgm:pt>
    <dgm:pt modelId="{F114CB5B-69CC-4842-BC1F-89F61B2026B5}">
      <dgm:prSet phldrT="[Text]"/>
      <dgm:spPr/>
      <dgm:t>
        <a:bodyPr/>
        <a:lstStyle/>
        <a:p>
          <a:r>
            <a:rPr lang="es-MX"/>
            <a:t>Control:</a:t>
          </a:r>
        </a:p>
        <a:p>
          <a:r>
            <a:rPr lang="es-MX"/>
            <a:t>Yearly</a:t>
          </a:r>
        </a:p>
      </dgm:t>
    </dgm:pt>
    <dgm:pt modelId="{D84573DE-6CE7-417A-8C82-ABB2C6A24F92}" type="parTrans" cxnId="{5B2C76D2-A569-4E21-9DDF-E0A8D2DBBDB0}">
      <dgm:prSet/>
      <dgm:spPr/>
      <dgm:t>
        <a:bodyPr/>
        <a:lstStyle/>
        <a:p>
          <a:endParaRPr lang="es-MX"/>
        </a:p>
      </dgm:t>
    </dgm:pt>
    <dgm:pt modelId="{B1867680-1104-41C1-B7AC-42FBA1DBF845}" type="sibTrans" cxnId="{5B2C76D2-A569-4E21-9DDF-E0A8D2DBBDB0}">
      <dgm:prSet/>
      <dgm:spPr/>
      <dgm:t>
        <a:bodyPr/>
        <a:lstStyle/>
        <a:p>
          <a:endParaRPr lang="es-MX"/>
        </a:p>
      </dgm:t>
    </dgm:pt>
    <dgm:pt modelId="{50348334-307E-4618-88AB-7DAB0B209431}">
      <dgm:prSet phldrT="[Text]"/>
      <dgm:spPr/>
      <dgm:t>
        <a:bodyPr/>
        <a:lstStyle/>
        <a:p>
          <a:r>
            <a:rPr lang="es-MX"/>
            <a:t>Treatment:</a:t>
          </a:r>
        </a:p>
        <a:p>
          <a:r>
            <a:rPr lang="es-MX"/>
            <a:t>Yearly + Cumulative</a:t>
          </a:r>
        </a:p>
      </dgm:t>
    </dgm:pt>
    <dgm:pt modelId="{08785F28-86DC-43E6-B7C0-E325C25385F4}" type="parTrans" cxnId="{C9B0AC30-FC41-442A-8D08-E20547C67BB5}">
      <dgm:prSet/>
      <dgm:spPr/>
      <dgm:t>
        <a:bodyPr/>
        <a:lstStyle/>
        <a:p>
          <a:endParaRPr lang="es-MX"/>
        </a:p>
      </dgm:t>
    </dgm:pt>
    <dgm:pt modelId="{FB720C5A-CDAE-415A-A935-7ABB2B858112}" type="sibTrans" cxnId="{C9B0AC30-FC41-442A-8D08-E20547C67BB5}">
      <dgm:prSet/>
      <dgm:spPr/>
      <dgm:t>
        <a:bodyPr/>
        <a:lstStyle/>
        <a:p>
          <a:endParaRPr lang="es-MX"/>
        </a:p>
      </dgm:t>
    </dgm:pt>
    <dgm:pt modelId="{66FE196B-BB6A-4C28-B2ED-C1F1DCD4123D}">
      <dgm:prSet/>
      <dgm:spPr/>
      <dgm:t>
        <a:bodyPr/>
        <a:lstStyle/>
        <a:p>
          <a:r>
            <a:rPr lang="es-MX"/>
            <a:t>Treatment:</a:t>
          </a:r>
          <a:br>
            <a:rPr lang="es-MX"/>
          </a:br>
          <a:r>
            <a:rPr lang="es-MX"/>
            <a:t>Yearly + Cumulative + Identification</a:t>
          </a:r>
        </a:p>
      </dgm:t>
    </dgm:pt>
    <dgm:pt modelId="{ED8BAB3C-4D5C-4975-BB1A-57C5D11F69A2}" type="sibTrans" cxnId="{A90E477B-F537-41A6-B0CB-C15540F10A2F}">
      <dgm:prSet/>
      <dgm:spPr/>
      <dgm:t>
        <a:bodyPr/>
        <a:lstStyle/>
        <a:p>
          <a:endParaRPr lang="es-MX"/>
        </a:p>
      </dgm:t>
    </dgm:pt>
    <dgm:pt modelId="{34920829-EF2A-4CEF-A438-573A0202F825}" type="parTrans" cxnId="{A90E477B-F537-41A6-B0CB-C15540F10A2F}">
      <dgm:prSet/>
      <dgm:spPr/>
      <dgm:t>
        <a:bodyPr/>
        <a:lstStyle/>
        <a:p>
          <a:endParaRPr lang="es-MX"/>
        </a:p>
      </dgm:t>
    </dgm:pt>
    <dgm:pt modelId="{0D2C929D-8E1E-45E7-83F2-FBF80D6B77E1}" type="pres">
      <dgm:prSet presAssocID="{DFB4A1F8-72C7-4CAA-934E-9EEAA7E78160}" presName="hierChild1" presStyleCnt="0">
        <dgm:presLayoutVars>
          <dgm:chPref val="1"/>
          <dgm:dir/>
          <dgm:animOne val="branch"/>
          <dgm:animLvl val="lvl"/>
          <dgm:resizeHandles/>
        </dgm:presLayoutVars>
      </dgm:prSet>
      <dgm:spPr/>
    </dgm:pt>
    <dgm:pt modelId="{427C61F2-65F5-407B-9828-D841B2BDDED5}" type="pres">
      <dgm:prSet presAssocID="{6610452C-B911-4EAB-A827-DEFBE4EEF653}" presName="hierRoot1" presStyleCnt="0"/>
      <dgm:spPr/>
    </dgm:pt>
    <dgm:pt modelId="{CE880668-8CF4-4424-B359-43AF089FE169}" type="pres">
      <dgm:prSet presAssocID="{6610452C-B911-4EAB-A827-DEFBE4EEF653}" presName="composite" presStyleCnt="0"/>
      <dgm:spPr/>
    </dgm:pt>
    <dgm:pt modelId="{54D8D470-F608-4973-BE94-2AA6BF863132}" type="pres">
      <dgm:prSet presAssocID="{6610452C-B911-4EAB-A827-DEFBE4EEF653}" presName="image" presStyleLbl="node0" presStyleIdx="0" presStyleCnt="1" custLinFactNeighborX="-15768"/>
      <dgm:spPr>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Clipboard with solid fill"/>
        </a:ext>
      </dgm:extLst>
    </dgm:pt>
    <dgm:pt modelId="{0754E4E5-6FBA-49EA-BE96-72906B44858E}" type="pres">
      <dgm:prSet presAssocID="{6610452C-B911-4EAB-A827-DEFBE4EEF653}" presName="text" presStyleLbl="revTx" presStyleIdx="0" presStyleCnt="4">
        <dgm:presLayoutVars>
          <dgm:chPref val="3"/>
        </dgm:presLayoutVars>
      </dgm:prSet>
      <dgm:spPr/>
    </dgm:pt>
    <dgm:pt modelId="{7AC33ECC-8D02-4C59-88A2-671DCC5017B2}" type="pres">
      <dgm:prSet presAssocID="{6610452C-B911-4EAB-A827-DEFBE4EEF653}" presName="hierChild2" presStyleCnt="0"/>
      <dgm:spPr/>
    </dgm:pt>
    <dgm:pt modelId="{12A72584-7257-4BF5-95CA-1BFA3320E4DC}" type="pres">
      <dgm:prSet presAssocID="{D84573DE-6CE7-417A-8C82-ABB2C6A24F92}" presName="Name10" presStyleLbl="parChTrans1D2" presStyleIdx="0" presStyleCnt="3"/>
      <dgm:spPr/>
    </dgm:pt>
    <dgm:pt modelId="{1A91F9B3-7743-4D14-A181-1D87D2FD5B06}" type="pres">
      <dgm:prSet presAssocID="{F114CB5B-69CC-4842-BC1F-89F61B2026B5}" presName="hierRoot2" presStyleCnt="0"/>
      <dgm:spPr/>
    </dgm:pt>
    <dgm:pt modelId="{A099A64C-B0B6-47E3-905A-DCE79ACD8EB8}" type="pres">
      <dgm:prSet presAssocID="{F114CB5B-69CC-4842-BC1F-89F61B2026B5}" presName="composite2" presStyleCnt="0"/>
      <dgm:spPr/>
    </dgm:pt>
    <dgm:pt modelId="{DA7A9BF6-1557-4EF8-AA79-E7D07282CA49}" type="pres">
      <dgm:prSet presAssocID="{F114CB5B-69CC-4842-BC1F-89F61B2026B5}" presName="image2" presStyleLbl="node2" presStyleIdx="0" presStyleCnt="3"/>
      <dgm:spPr>
        <a:blipFill>
          <a:blip xmlns:r="http://schemas.openxmlformats.org/officeDocument/2006/relationships"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rcRect/>
          <a:stretch>
            <a:fillRect/>
          </a:stretch>
        </a:blipFill>
      </dgm:spPr>
      <dgm:extLst>
        <a:ext uri="{E40237B7-FDA0-4F09-8148-C483321AD2D9}">
          <dgm14:cNvPr xmlns:dgm14="http://schemas.microsoft.com/office/drawing/2010/diagram" id="0" name="" descr="Harvey Balls 0% with solid fill"/>
        </a:ext>
      </dgm:extLst>
    </dgm:pt>
    <dgm:pt modelId="{846DC403-DE53-4498-B5AD-03D03FE3E2E4}" type="pres">
      <dgm:prSet presAssocID="{F114CB5B-69CC-4842-BC1F-89F61B2026B5}" presName="text2" presStyleLbl="revTx" presStyleIdx="1" presStyleCnt="4">
        <dgm:presLayoutVars>
          <dgm:chPref val="3"/>
        </dgm:presLayoutVars>
      </dgm:prSet>
      <dgm:spPr/>
    </dgm:pt>
    <dgm:pt modelId="{554BDFE5-AAA8-434A-BC60-A6E6B93B51D6}" type="pres">
      <dgm:prSet presAssocID="{F114CB5B-69CC-4842-BC1F-89F61B2026B5}" presName="hierChild3" presStyleCnt="0"/>
      <dgm:spPr/>
    </dgm:pt>
    <dgm:pt modelId="{3189D61A-91E6-42A4-AF9C-CE4302E7DB58}" type="pres">
      <dgm:prSet presAssocID="{08785F28-86DC-43E6-B7C0-E325C25385F4}" presName="Name10" presStyleLbl="parChTrans1D2" presStyleIdx="1" presStyleCnt="3"/>
      <dgm:spPr/>
    </dgm:pt>
    <dgm:pt modelId="{D6178BB4-700D-409E-8415-39CCFC249807}" type="pres">
      <dgm:prSet presAssocID="{50348334-307E-4618-88AB-7DAB0B209431}" presName="hierRoot2" presStyleCnt="0"/>
      <dgm:spPr/>
    </dgm:pt>
    <dgm:pt modelId="{D8F1BFA5-E89A-4833-81DD-3E454916B6F2}" type="pres">
      <dgm:prSet presAssocID="{50348334-307E-4618-88AB-7DAB0B209431}" presName="composite2" presStyleCnt="0"/>
      <dgm:spPr/>
    </dgm:pt>
    <dgm:pt modelId="{2CA600BD-FF2B-4023-A506-AE7EF135DE6F}" type="pres">
      <dgm:prSet presAssocID="{50348334-307E-4618-88AB-7DAB0B209431}" presName="image2" presStyleLbl="node2" presStyleIdx="1" presStyleCnt="3"/>
      <dgm:spPr>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dgm:spPr>
      <dgm:extLst>
        <a:ext uri="{E40237B7-FDA0-4F09-8148-C483321AD2D9}">
          <dgm14:cNvPr xmlns:dgm14="http://schemas.microsoft.com/office/drawing/2010/diagram" id="0" name="" descr="Badge 1 outline"/>
        </a:ext>
      </dgm:extLst>
    </dgm:pt>
    <dgm:pt modelId="{800DAD56-711C-4FAF-8413-201F6C95163D}" type="pres">
      <dgm:prSet presAssocID="{50348334-307E-4618-88AB-7DAB0B209431}" presName="text2" presStyleLbl="revTx" presStyleIdx="2" presStyleCnt="4" custScaleX="142035" custLinFactNeighborX="38027" custLinFactNeighborY="-8149">
        <dgm:presLayoutVars>
          <dgm:chPref val="3"/>
        </dgm:presLayoutVars>
      </dgm:prSet>
      <dgm:spPr/>
    </dgm:pt>
    <dgm:pt modelId="{ADE84788-1DC9-4A72-AB95-D65E59BFF459}" type="pres">
      <dgm:prSet presAssocID="{50348334-307E-4618-88AB-7DAB0B209431}" presName="hierChild3" presStyleCnt="0"/>
      <dgm:spPr/>
    </dgm:pt>
    <dgm:pt modelId="{4A31536C-845B-4190-B538-97810D40431B}" type="pres">
      <dgm:prSet presAssocID="{34920829-EF2A-4CEF-A438-573A0202F825}" presName="Name10" presStyleLbl="parChTrans1D2" presStyleIdx="2" presStyleCnt="3"/>
      <dgm:spPr/>
    </dgm:pt>
    <dgm:pt modelId="{057809DE-CFA3-4A1B-9D11-6E3A8C2F491F}" type="pres">
      <dgm:prSet presAssocID="{66FE196B-BB6A-4C28-B2ED-C1F1DCD4123D}" presName="hierRoot2" presStyleCnt="0"/>
      <dgm:spPr/>
    </dgm:pt>
    <dgm:pt modelId="{16C9B598-B400-4983-B554-4AD75CE43522}" type="pres">
      <dgm:prSet presAssocID="{66FE196B-BB6A-4C28-B2ED-C1F1DCD4123D}" presName="composite2" presStyleCnt="0"/>
      <dgm:spPr/>
    </dgm:pt>
    <dgm:pt modelId="{EEE1B942-C86A-4817-9764-7B78B1CB0558}" type="pres">
      <dgm:prSet presAssocID="{66FE196B-BB6A-4C28-B2ED-C1F1DCD4123D}" presName="image2" presStyleLbl="node2" presStyleIdx="2" presStyleCnt="3"/>
      <dgm:spPr>
        <a:blipFill>
          <a:blip xmlns:r="http://schemas.openxmlformats.org/officeDocument/2006/relationships"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rcRect/>
          <a:stretch>
            <a:fillRect/>
          </a:stretch>
        </a:blipFill>
      </dgm:spPr>
      <dgm:extLst>
        <a:ext uri="{E40237B7-FDA0-4F09-8148-C483321AD2D9}">
          <dgm14:cNvPr xmlns:dgm14="http://schemas.microsoft.com/office/drawing/2010/diagram" id="0" name="" descr="Eye with solid fill"/>
        </a:ext>
      </dgm:extLst>
    </dgm:pt>
    <dgm:pt modelId="{2E283F26-C975-4CC5-8007-2CCE5629D708}" type="pres">
      <dgm:prSet presAssocID="{66FE196B-BB6A-4C28-B2ED-C1F1DCD4123D}" presName="text2" presStyleLbl="revTx" presStyleIdx="3" presStyleCnt="4">
        <dgm:presLayoutVars>
          <dgm:chPref val="3"/>
        </dgm:presLayoutVars>
      </dgm:prSet>
      <dgm:spPr/>
    </dgm:pt>
    <dgm:pt modelId="{7C17B8E7-A359-4DCA-8BB9-CFE8322EC52A}" type="pres">
      <dgm:prSet presAssocID="{66FE196B-BB6A-4C28-B2ED-C1F1DCD4123D}" presName="hierChild3" presStyleCnt="0"/>
      <dgm:spPr/>
    </dgm:pt>
  </dgm:ptLst>
  <dgm:cxnLst>
    <dgm:cxn modelId="{C9B0AC30-FC41-442A-8D08-E20547C67BB5}" srcId="{6610452C-B911-4EAB-A827-DEFBE4EEF653}" destId="{50348334-307E-4618-88AB-7DAB0B209431}" srcOrd="1" destOrd="0" parTransId="{08785F28-86DC-43E6-B7C0-E325C25385F4}" sibTransId="{FB720C5A-CDAE-415A-A935-7ABB2B858112}"/>
    <dgm:cxn modelId="{D3EAF25D-30F3-4E70-AD1B-EFE23AAC567E}" srcId="{DFB4A1F8-72C7-4CAA-934E-9EEAA7E78160}" destId="{6610452C-B911-4EAB-A827-DEFBE4EEF653}" srcOrd="0" destOrd="0" parTransId="{7E3F2B41-8F8E-4DF8-A3E4-269B8B0A62C9}" sibTransId="{6F0ECD82-159C-4BAE-9404-345173D8E48A}"/>
    <dgm:cxn modelId="{29EAE573-9560-4967-852A-A9279D236AA8}" type="presOf" srcId="{50348334-307E-4618-88AB-7DAB0B209431}" destId="{800DAD56-711C-4FAF-8413-201F6C95163D}" srcOrd="0" destOrd="0" presId="urn:microsoft.com/office/officeart/2009/layout/CirclePictureHierarchy"/>
    <dgm:cxn modelId="{62D7E976-0E90-40B2-91A2-B7585AF6147D}" type="presOf" srcId="{08785F28-86DC-43E6-B7C0-E325C25385F4}" destId="{3189D61A-91E6-42A4-AF9C-CE4302E7DB58}" srcOrd="0" destOrd="0" presId="urn:microsoft.com/office/officeart/2009/layout/CirclePictureHierarchy"/>
    <dgm:cxn modelId="{A90E477B-F537-41A6-B0CB-C15540F10A2F}" srcId="{6610452C-B911-4EAB-A827-DEFBE4EEF653}" destId="{66FE196B-BB6A-4C28-B2ED-C1F1DCD4123D}" srcOrd="2" destOrd="0" parTransId="{34920829-EF2A-4CEF-A438-573A0202F825}" sibTransId="{ED8BAB3C-4D5C-4975-BB1A-57C5D11F69A2}"/>
    <dgm:cxn modelId="{4AF74B7D-0496-4991-A9BA-A2CF749479E5}" type="presOf" srcId="{DFB4A1F8-72C7-4CAA-934E-9EEAA7E78160}" destId="{0D2C929D-8E1E-45E7-83F2-FBF80D6B77E1}" srcOrd="0" destOrd="0" presId="urn:microsoft.com/office/officeart/2009/layout/CirclePictureHierarchy"/>
    <dgm:cxn modelId="{9F42CC7F-69A8-4E59-9935-47F0B3D12614}" type="presOf" srcId="{34920829-EF2A-4CEF-A438-573A0202F825}" destId="{4A31536C-845B-4190-B538-97810D40431B}" srcOrd="0" destOrd="0" presId="urn:microsoft.com/office/officeart/2009/layout/CirclePictureHierarchy"/>
    <dgm:cxn modelId="{1C755998-EF83-4913-9CD3-C17B7A4DA0E0}" type="presOf" srcId="{F114CB5B-69CC-4842-BC1F-89F61B2026B5}" destId="{846DC403-DE53-4498-B5AD-03D03FE3E2E4}" srcOrd="0" destOrd="0" presId="urn:microsoft.com/office/officeart/2009/layout/CirclePictureHierarchy"/>
    <dgm:cxn modelId="{DA5D7BA7-B6E3-48AE-816D-600ECE9028EA}" type="presOf" srcId="{6610452C-B911-4EAB-A827-DEFBE4EEF653}" destId="{0754E4E5-6FBA-49EA-BE96-72906B44858E}" srcOrd="0" destOrd="0" presId="urn:microsoft.com/office/officeart/2009/layout/CirclePictureHierarchy"/>
    <dgm:cxn modelId="{7E538DC3-C7E6-4DD1-AEAF-B987EE1F7ACF}" type="presOf" srcId="{D84573DE-6CE7-417A-8C82-ABB2C6A24F92}" destId="{12A72584-7257-4BF5-95CA-1BFA3320E4DC}" srcOrd="0" destOrd="0" presId="urn:microsoft.com/office/officeart/2009/layout/CirclePictureHierarchy"/>
    <dgm:cxn modelId="{C75688C7-FF40-4946-A1BC-2F3C8381AA45}" type="presOf" srcId="{66FE196B-BB6A-4C28-B2ED-C1F1DCD4123D}" destId="{2E283F26-C975-4CC5-8007-2CCE5629D708}" srcOrd="0" destOrd="0" presId="urn:microsoft.com/office/officeart/2009/layout/CirclePictureHierarchy"/>
    <dgm:cxn modelId="{5B2C76D2-A569-4E21-9DDF-E0A8D2DBBDB0}" srcId="{6610452C-B911-4EAB-A827-DEFBE4EEF653}" destId="{F114CB5B-69CC-4842-BC1F-89F61B2026B5}" srcOrd="0" destOrd="0" parTransId="{D84573DE-6CE7-417A-8C82-ABB2C6A24F92}" sibTransId="{B1867680-1104-41C1-B7AC-42FBA1DBF845}"/>
    <dgm:cxn modelId="{AE7660D7-940A-412E-A7F3-9C9B80BB1719}" type="presParOf" srcId="{0D2C929D-8E1E-45E7-83F2-FBF80D6B77E1}" destId="{427C61F2-65F5-407B-9828-D841B2BDDED5}" srcOrd="0" destOrd="0" presId="urn:microsoft.com/office/officeart/2009/layout/CirclePictureHierarchy"/>
    <dgm:cxn modelId="{7DD59B99-2EB1-488D-B8F1-D913CD324EB4}" type="presParOf" srcId="{427C61F2-65F5-407B-9828-D841B2BDDED5}" destId="{CE880668-8CF4-4424-B359-43AF089FE169}" srcOrd="0" destOrd="0" presId="urn:microsoft.com/office/officeart/2009/layout/CirclePictureHierarchy"/>
    <dgm:cxn modelId="{BF09B627-C6CC-4FC1-94F5-D649D82951A6}" type="presParOf" srcId="{CE880668-8CF4-4424-B359-43AF089FE169}" destId="{54D8D470-F608-4973-BE94-2AA6BF863132}" srcOrd="0" destOrd="0" presId="urn:microsoft.com/office/officeart/2009/layout/CirclePictureHierarchy"/>
    <dgm:cxn modelId="{AB0D3B8A-72A6-41F1-87BD-C005702A18CD}" type="presParOf" srcId="{CE880668-8CF4-4424-B359-43AF089FE169}" destId="{0754E4E5-6FBA-49EA-BE96-72906B44858E}" srcOrd="1" destOrd="0" presId="urn:microsoft.com/office/officeart/2009/layout/CirclePictureHierarchy"/>
    <dgm:cxn modelId="{91F80467-CE18-47D4-BFE1-D55A3630677A}" type="presParOf" srcId="{427C61F2-65F5-407B-9828-D841B2BDDED5}" destId="{7AC33ECC-8D02-4C59-88A2-671DCC5017B2}" srcOrd="1" destOrd="0" presId="urn:microsoft.com/office/officeart/2009/layout/CirclePictureHierarchy"/>
    <dgm:cxn modelId="{E99B47AC-DF49-453F-BBCD-32BA8714B685}" type="presParOf" srcId="{7AC33ECC-8D02-4C59-88A2-671DCC5017B2}" destId="{12A72584-7257-4BF5-95CA-1BFA3320E4DC}" srcOrd="0" destOrd="0" presId="urn:microsoft.com/office/officeart/2009/layout/CirclePictureHierarchy"/>
    <dgm:cxn modelId="{BBA849DE-53BD-40AB-945E-C7F0FE0ABA0E}" type="presParOf" srcId="{7AC33ECC-8D02-4C59-88A2-671DCC5017B2}" destId="{1A91F9B3-7743-4D14-A181-1D87D2FD5B06}" srcOrd="1" destOrd="0" presId="urn:microsoft.com/office/officeart/2009/layout/CirclePictureHierarchy"/>
    <dgm:cxn modelId="{ED107ADC-1D56-47C4-BDB4-884E0543357B}" type="presParOf" srcId="{1A91F9B3-7743-4D14-A181-1D87D2FD5B06}" destId="{A099A64C-B0B6-47E3-905A-DCE79ACD8EB8}" srcOrd="0" destOrd="0" presId="urn:microsoft.com/office/officeart/2009/layout/CirclePictureHierarchy"/>
    <dgm:cxn modelId="{E5B1F064-9416-4944-93E9-6D4E041AE372}" type="presParOf" srcId="{A099A64C-B0B6-47E3-905A-DCE79ACD8EB8}" destId="{DA7A9BF6-1557-4EF8-AA79-E7D07282CA49}" srcOrd="0" destOrd="0" presId="urn:microsoft.com/office/officeart/2009/layout/CirclePictureHierarchy"/>
    <dgm:cxn modelId="{C7F5BC03-3B0F-4DF4-A163-57A6970F752B}" type="presParOf" srcId="{A099A64C-B0B6-47E3-905A-DCE79ACD8EB8}" destId="{846DC403-DE53-4498-B5AD-03D03FE3E2E4}" srcOrd="1" destOrd="0" presId="urn:microsoft.com/office/officeart/2009/layout/CirclePictureHierarchy"/>
    <dgm:cxn modelId="{2BF7E2E9-EBB5-44BF-AF92-B15D19FA7AD3}" type="presParOf" srcId="{1A91F9B3-7743-4D14-A181-1D87D2FD5B06}" destId="{554BDFE5-AAA8-434A-BC60-A6E6B93B51D6}" srcOrd="1" destOrd="0" presId="urn:microsoft.com/office/officeart/2009/layout/CirclePictureHierarchy"/>
    <dgm:cxn modelId="{0FF17E85-81DA-40F5-89EF-664DD2C09E52}" type="presParOf" srcId="{7AC33ECC-8D02-4C59-88A2-671DCC5017B2}" destId="{3189D61A-91E6-42A4-AF9C-CE4302E7DB58}" srcOrd="2" destOrd="0" presId="urn:microsoft.com/office/officeart/2009/layout/CirclePictureHierarchy"/>
    <dgm:cxn modelId="{2FBE7D8A-1A9B-444C-B1DF-05C8DE5830FD}" type="presParOf" srcId="{7AC33ECC-8D02-4C59-88A2-671DCC5017B2}" destId="{D6178BB4-700D-409E-8415-39CCFC249807}" srcOrd="3" destOrd="0" presId="urn:microsoft.com/office/officeart/2009/layout/CirclePictureHierarchy"/>
    <dgm:cxn modelId="{9B4B3F41-CD7B-4804-A5CE-90D2E0DA448E}" type="presParOf" srcId="{D6178BB4-700D-409E-8415-39CCFC249807}" destId="{D8F1BFA5-E89A-4833-81DD-3E454916B6F2}" srcOrd="0" destOrd="0" presId="urn:microsoft.com/office/officeart/2009/layout/CirclePictureHierarchy"/>
    <dgm:cxn modelId="{FCD2B0BA-30EE-422F-A85B-0C790C6EFE47}" type="presParOf" srcId="{D8F1BFA5-E89A-4833-81DD-3E454916B6F2}" destId="{2CA600BD-FF2B-4023-A506-AE7EF135DE6F}" srcOrd="0" destOrd="0" presId="urn:microsoft.com/office/officeart/2009/layout/CirclePictureHierarchy"/>
    <dgm:cxn modelId="{F55573BC-C2E3-4618-9AE6-D0F8C36B1DB6}" type="presParOf" srcId="{D8F1BFA5-E89A-4833-81DD-3E454916B6F2}" destId="{800DAD56-711C-4FAF-8413-201F6C95163D}" srcOrd="1" destOrd="0" presId="urn:microsoft.com/office/officeart/2009/layout/CirclePictureHierarchy"/>
    <dgm:cxn modelId="{73A18A31-567F-4D21-8685-365170C568E8}" type="presParOf" srcId="{D6178BB4-700D-409E-8415-39CCFC249807}" destId="{ADE84788-1DC9-4A72-AB95-D65E59BFF459}" srcOrd="1" destOrd="0" presId="urn:microsoft.com/office/officeart/2009/layout/CirclePictureHierarchy"/>
    <dgm:cxn modelId="{AD67A2F0-08C9-4A23-8AE6-3BAD6557135E}" type="presParOf" srcId="{7AC33ECC-8D02-4C59-88A2-671DCC5017B2}" destId="{4A31536C-845B-4190-B538-97810D40431B}" srcOrd="4" destOrd="0" presId="urn:microsoft.com/office/officeart/2009/layout/CirclePictureHierarchy"/>
    <dgm:cxn modelId="{0807BFC8-0574-4B56-8744-E9074E13C929}" type="presParOf" srcId="{7AC33ECC-8D02-4C59-88A2-671DCC5017B2}" destId="{057809DE-CFA3-4A1B-9D11-6E3A8C2F491F}" srcOrd="5" destOrd="0" presId="urn:microsoft.com/office/officeart/2009/layout/CirclePictureHierarchy"/>
    <dgm:cxn modelId="{22AFB120-BBB9-4963-ABF4-1C88F56C067A}" type="presParOf" srcId="{057809DE-CFA3-4A1B-9D11-6E3A8C2F491F}" destId="{16C9B598-B400-4983-B554-4AD75CE43522}" srcOrd="0" destOrd="0" presId="urn:microsoft.com/office/officeart/2009/layout/CirclePictureHierarchy"/>
    <dgm:cxn modelId="{3D1BB36A-F3B8-4777-BC06-DB60038FC200}" type="presParOf" srcId="{16C9B598-B400-4983-B554-4AD75CE43522}" destId="{EEE1B942-C86A-4817-9764-7B78B1CB0558}" srcOrd="0" destOrd="0" presId="urn:microsoft.com/office/officeart/2009/layout/CirclePictureHierarchy"/>
    <dgm:cxn modelId="{A3E133A6-70B7-4D8C-90AF-E8DA382CF6FC}" type="presParOf" srcId="{16C9B598-B400-4983-B554-4AD75CE43522}" destId="{2E283F26-C975-4CC5-8007-2CCE5629D708}" srcOrd="1" destOrd="0" presId="urn:microsoft.com/office/officeart/2009/layout/CirclePictureHierarchy"/>
    <dgm:cxn modelId="{A44E8811-0491-49E1-9C4F-F4F67A81E56A}" type="presParOf" srcId="{057809DE-CFA3-4A1B-9D11-6E3A8C2F491F}" destId="{7C17B8E7-A359-4DCA-8BB9-CFE8322EC52A}" srcOrd="1" destOrd="0" presId="urn:microsoft.com/office/officeart/2009/layout/CirclePictureHierarchy"/>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FB4A1F8-72C7-4CAA-934E-9EEAA7E78160}" type="doc">
      <dgm:prSet loTypeId="urn:microsoft.com/office/officeart/2009/layout/CirclePictureHierarchy" loCatId="hierarchy" qsTypeId="urn:microsoft.com/office/officeart/2005/8/quickstyle/simple1" qsCatId="simple" csTypeId="urn:microsoft.com/office/officeart/2005/8/colors/accent1_2" csCatId="accent1" phldr="1"/>
      <dgm:spPr/>
      <dgm:t>
        <a:bodyPr/>
        <a:lstStyle/>
        <a:p>
          <a:endParaRPr lang="es-MX"/>
        </a:p>
      </dgm:t>
    </dgm:pt>
    <dgm:pt modelId="{6610452C-B911-4EAB-A827-DEFBE4EEF653}">
      <dgm:prSet phldrT="[Text]"/>
      <dgm:spPr/>
      <dgm:t>
        <a:bodyPr/>
        <a:lstStyle/>
        <a:p>
          <a:r>
            <a:rPr lang="es-MX">
              <a:highlight>
                <a:srgbClr val="FFFF00"/>
              </a:highlight>
            </a:rPr>
            <a:t>Survey and Attention Screener</a:t>
          </a:r>
        </a:p>
      </dgm:t>
    </dgm:pt>
    <dgm:pt modelId="{7E3F2B41-8F8E-4DF8-A3E4-269B8B0A62C9}" type="parTrans" cxnId="{D3EAF25D-30F3-4E70-AD1B-EFE23AAC567E}">
      <dgm:prSet/>
      <dgm:spPr/>
      <dgm:t>
        <a:bodyPr/>
        <a:lstStyle/>
        <a:p>
          <a:endParaRPr lang="es-MX"/>
        </a:p>
      </dgm:t>
    </dgm:pt>
    <dgm:pt modelId="{6F0ECD82-159C-4BAE-9404-345173D8E48A}" type="sibTrans" cxnId="{D3EAF25D-30F3-4E70-AD1B-EFE23AAC567E}">
      <dgm:prSet/>
      <dgm:spPr/>
      <dgm:t>
        <a:bodyPr/>
        <a:lstStyle/>
        <a:p>
          <a:endParaRPr lang="es-MX"/>
        </a:p>
      </dgm:t>
    </dgm:pt>
    <dgm:pt modelId="{F114CB5B-69CC-4842-BC1F-89F61B2026B5}">
      <dgm:prSet phldrT="[Text]"/>
      <dgm:spPr/>
      <dgm:t>
        <a:bodyPr/>
        <a:lstStyle/>
        <a:p>
          <a:r>
            <a:rPr lang="es-MX"/>
            <a:t>Control:</a:t>
          </a:r>
        </a:p>
        <a:p>
          <a:r>
            <a:rPr lang="es-MX"/>
            <a:t>Yearly</a:t>
          </a:r>
        </a:p>
      </dgm:t>
    </dgm:pt>
    <dgm:pt modelId="{D84573DE-6CE7-417A-8C82-ABB2C6A24F92}" type="parTrans" cxnId="{5B2C76D2-A569-4E21-9DDF-E0A8D2DBBDB0}">
      <dgm:prSet/>
      <dgm:spPr/>
      <dgm:t>
        <a:bodyPr/>
        <a:lstStyle/>
        <a:p>
          <a:endParaRPr lang="es-MX"/>
        </a:p>
      </dgm:t>
    </dgm:pt>
    <dgm:pt modelId="{B1867680-1104-41C1-B7AC-42FBA1DBF845}" type="sibTrans" cxnId="{5B2C76D2-A569-4E21-9DDF-E0A8D2DBBDB0}">
      <dgm:prSet/>
      <dgm:spPr/>
      <dgm:t>
        <a:bodyPr/>
        <a:lstStyle/>
        <a:p>
          <a:endParaRPr lang="es-MX"/>
        </a:p>
      </dgm:t>
    </dgm:pt>
    <dgm:pt modelId="{8CC6105B-03D7-4453-A617-27F42CA5E6A6}">
      <dgm:prSet phldrT="[Text]"/>
      <dgm:spPr/>
      <dgm:t>
        <a:bodyPr/>
        <a:lstStyle/>
        <a:p>
          <a:r>
            <a:rPr lang="es-MX"/>
            <a:t>Control:</a:t>
          </a:r>
        </a:p>
        <a:p>
          <a:r>
            <a:rPr lang="es-MX"/>
            <a:t>Blind</a:t>
          </a:r>
        </a:p>
      </dgm:t>
    </dgm:pt>
    <dgm:pt modelId="{40404F1B-4598-481E-9A71-072F717BA715}" type="parTrans" cxnId="{8B0985D4-E973-4D43-92CA-6F4767025697}">
      <dgm:prSet/>
      <dgm:spPr/>
      <dgm:t>
        <a:bodyPr/>
        <a:lstStyle/>
        <a:p>
          <a:endParaRPr lang="es-MX"/>
        </a:p>
      </dgm:t>
    </dgm:pt>
    <dgm:pt modelId="{970731DB-9135-49F3-8921-E0D5E58A993B}" type="sibTrans" cxnId="{8B0985D4-E973-4D43-92CA-6F4767025697}">
      <dgm:prSet/>
      <dgm:spPr/>
      <dgm:t>
        <a:bodyPr/>
        <a:lstStyle/>
        <a:p>
          <a:endParaRPr lang="es-MX"/>
        </a:p>
      </dgm:t>
    </dgm:pt>
    <dgm:pt modelId="{DF5A0C19-0572-4406-B340-E17CC49EFA87}">
      <dgm:prSet phldrT="[Text]"/>
      <dgm:spPr/>
      <dgm:t>
        <a:bodyPr/>
        <a:lstStyle/>
        <a:p>
          <a:r>
            <a:rPr lang="es-MX"/>
            <a:t>Treatment:</a:t>
          </a:r>
        </a:p>
        <a:p>
          <a:r>
            <a:rPr lang="es-MX"/>
            <a:t>Identification</a:t>
          </a:r>
        </a:p>
      </dgm:t>
    </dgm:pt>
    <dgm:pt modelId="{0BFC7E93-74A5-4ACB-8FD4-10C0275D67AB}" type="parTrans" cxnId="{F7A7BE22-6746-4305-85D1-A19FCF6AA95A}">
      <dgm:prSet/>
      <dgm:spPr/>
      <dgm:t>
        <a:bodyPr/>
        <a:lstStyle/>
        <a:p>
          <a:endParaRPr lang="es-MX"/>
        </a:p>
      </dgm:t>
    </dgm:pt>
    <dgm:pt modelId="{5F214A26-3B34-4B87-9FF0-6FBAFD1A3642}" type="sibTrans" cxnId="{F7A7BE22-6746-4305-85D1-A19FCF6AA95A}">
      <dgm:prSet/>
      <dgm:spPr/>
      <dgm:t>
        <a:bodyPr/>
        <a:lstStyle/>
        <a:p>
          <a:endParaRPr lang="es-MX"/>
        </a:p>
      </dgm:t>
    </dgm:pt>
    <dgm:pt modelId="{50348334-307E-4618-88AB-7DAB0B209431}">
      <dgm:prSet phldrT="[Text]"/>
      <dgm:spPr/>
      <dgm:t>
        <a:bodyPr/>
        <a:lstStyle/>
        <a:p>
          <a:r>
            <a:rPr lang="es-MX"/>
            <a:t>Treatment:</a:t>
          </a:r>
        </a:p>
        <a:p>
          <a:r>
            <a:rPr lang="es-MX"/>
            <a:t>Yearly + Cumulative</a:t>
          </a:r>
        </a:p>
      </dgm:t>
    </dgm:pt>
    <dgm:pt modelId="{08785F28-86DC-43E6-B7C0-E325C25385F4}" type="parTrans" cxnId="{C9B0AC30-FC41-442A-8D08-E20547C67BB5}">
      <dgm:prSet/>
      <dgm:spPr/>
      <dgm:t>
        <a:bodyPr/>
        <a:lstStyle/>
        <a:p>
          <a:endParaRPr lang="es-MX"/>
        </a:p>
      </dgm:t>
    </dgm:pt>
    <dgm:pt modelId="{FB720C5A-CDAE-415A-A935-7ABB2B858112}" type="sibTrans" cxnId="{C9B0AC30-FC41-442A-8D08-E20547C67BB5}">
      <dgm:prSet/>
      <dgm:spPr/>
      <dgm:t>
        <a:bodyPr/>
        <a:lstStyle/>
        <a:p>
          <a:endParaRPr lang="es-MX"/>
        </a:p>
      </dgm:t>
    </dgm:pt>
    <dgm:pt modelId="{4EDA5C25-8661-45BA-BEB6-B917EB4D5261}">
      <dgm:prSet phldrT="[Text]"/>
      <dgm:spPr/>
      <dgm:t>
        <a:bodyPr/>
        <a:lstStyle/>
        <a:p>
          <a:r>
            <a:rPr lang="es-MX"/>
            <a:t>Control:</a:t>
          </a:r>
        </a:p>
        <a:p>
          <a:r>
            <a:rPr lang="es-MX"/>
            <a:t>Blind</a:t>
          </a:r>
        </a:p>
      </dgm:t>
    </dgm:pt>
    <dgm:pt modelId="{BA41CD06-4D45-46AC-8801-2A6961AAB548}" type="parTrans" cxnId="{B65BA872-81CD-4537-BD74-583E612D5FFD}">
      <dgm:prSet/>
      <dgm:spPr/>
      <dgm:t>
        <a:bodyPr/>
        <a:lstStyle/>
        <a:p>
          <a:endParaRPr lang="es-MX"/>
        </a:p>
      </dgm:t>
    </dgm:pt>
    <dgm:pt modelId="{C2CB9B3A-7CAC-495E-B1CD-B1629309DDD6}" type="sibTrans" cxnId="{B65BA872-81CD-4537-BD74-583E612D5FFD}">
      <dgm:prSet/>
      <dgm:spPr/>
      <dgm:t>
        <a:bodyPr/>
        <a:lstStyle/>
        <a:p>
          <a:endParaRPr lang="es-MX"/>
        </a:p>
      </dgm:t>
    </dgm:pt>
    <dgm:pt modelId="{6C6E460B-E2A6-4AF9-B4D8-3FCFD01BD7BB}">
      <dgm:prSet/>
      <dgm:spPr/>
      <dgm:t>
        <a:bodyPr/>
        <a:lstStyle/>
        <a:p>
          <a:r>
            <a:rPr lang="es-MX"/>
            <a:t>Treatment:</a:t>
          </a:r>
        </a:p>
        <a:p>
          <a:r>
            <a:rPr lang="es-MX"/>
            <a:t>Identification</a:t>
          </a:r>
        </a:p>
      </dgm:t>
    </dgm:pt>
    <dgm:pt modelId="{BF748456-CEB1-465D-87A2-6B0B5F261D41}" type="parTrans" cxnId="{659AF657-224F-4835-953A-D30B2FC913A7}">
      <dgm:prSet/>
      <dgm:spPr/>
      <dgm:t>
        <a:bodyPr/>
        <a:lstStyle/>
        <a:p>
          <a:endParaRPr lang="es-MX"/>
        </a:p>
      </dgm:t>
    </dgm:pt>
    <dgm:pt modelId="{F3B1D2F7-A435-42CF-8DDD-E42237EE8FA1}" type="sibTrans" cxnId="{659AF657-224F-4835-953A-D30B2FC913A7}">
      <dgm:prSet/>
      <dgm:spPr/>
      <dgm:t>
        <a:bodyPr/>
        <a:lstStyle/>
        <a:p>
          <a:endParaRPr lang="es-MX"/>
        </a:p>
      </dgm:t>
    </dgm:pt>
    <dgm:pt modelId="{0D2C929D-8E1E-45E7-83F2-FBF80D6B77E1}" type="pres">
      <dgm:prSet presAssocID="{DFB4A1F8-72C7-4CAA-934E-9EEAA7E78160}" presName="hierChild1" presStyleCnt="0">
        <dgm:presLayoutVars>
          <dgm:chPref val="1"/>
          <dgm:dir/>
          <dgm:animOne val="branch"/>
          <dgm:animLvl val="lvl"/>
          <dgm:resizeHandles/>
        </dgm:presLayoutVars>
      </dgm:prSet>
      <dgm:spPr/>
    </dgm:pt>
    <dgm:pt modelId="{427C61F2-65F5-407B-9828-D841B2BDDED5}" type="pres">
      <dgm:prSet presAssocID="{6610452C-B911-4EAB-A827-DEFBE4EEF653}" presName="hierRoot1" presStyleCnt="0"/>
      <dgm:spPr/>
    </dgm:pt>
    <dgm:pt modelId="{CE880668-8CF4-4424-B359-43AF089FE169}" type="pres">
      <dgm:prSet presAssocID="{6610452C-B911-4EAB-A827-DEFBE4EEF653}" presName="composite" presStyleCnt="0"/>
      <dgm:spPr/>
    </dgm:pt>
    <dgm:pt modelId="{54D8D470-F608-4973-BE94-2AA6BF863132}" type="pres">
      <dgm:prSet presAssocID="{6610452C-B911-4EAB-A827-DEFBE4EEF653}" presName="image" presStyleLbl="node0" presStyleIdx="0" presStyleCnt="1"/>
      <dgm:spPr>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Clipboard with solid fill"/>
        </a:ext>
      </dgm:extLst>
    </dgm:pt>
    <dgm:pt modelId="{0754E4E5-6FBA-49EA-BE96-72906B44858E}" type="pres">
      <dgm:prSet presAssocID="{6610452C-B911-4EAB-A827-DEFBE4EEF653}" presName="text" presStyleLbl="revTx" presStyleIdx="0" presStyleCnt="7">
        <dgm:presLayoutVars>
          <dgm:chPref val="3"/>
        </dgm:presLayoutVars>
      </dgm:prSet>
      <dgm:spPr/>
    </dgm:pt>
    <dgm:pt modelId="{7AC33ECC-8D02-4C59-88A2-671DCC5017B2}" type="pres">
      <dgm:prSet presAssocID="{6610452C-B911-4EAB-A827-DEFBE4EEF653}" presName="hierChild2" presStyleCnt="0"/>
      <dgm:spPr/>
    </dgm:pt>
    <dgm:pt modelId="{12A72584-7257-4BF5-95CA-1BFA3320E4DC}" type="pres">
      <dgm:prSet presAssocID="{D84573DE-6CE7-417A-8C82-ABB2C6A24F92}" presName="Name10" presStyleLbl="parChTrans1D2" presStyleIdx="0" presStyleCnt="2"/>
      <dgm:spPr/>
    </dgm:pt>
    <dgm:pt modelId="{1A91F9B3-7743-4D14-A181-1D87D2FD5B06}" type="pres">
      <dgm:prSet presAssocID="{F114CB5B-69CC-4842-BC1F-89F61B2026B5}" presName="hierRoot2" presStyleCnt="0"/>
      <dgm:spPr/>
    </dgm:pt>
    <dgm:pt modelId="{A099A64C-B0B6-47E3-905A-DCE79ACD8EB8}" type="pres">
      <dgm:prSet presAssocID="{F114CB5B-69CC-4842-BC1F-89F61B2026B5}" presName="composite2" presStyleCnt="0"/>
      <dgm:spPr/>
    </dgm:pt>
    <dgm:pt modelId="{DA7A9BF6-1557-4EF8-AA79-E7D07282CA49}" type="pres">
      <dgm:prSet presAssocID="{F114CB5B-69CC-4842-BC1F-89F61B2026B5}" presName="image2" presStyleLbl="node2" presStyleIdx="0" presStyleCnt="2"/>
      <dgm:spPr>
        <a:blipFill>
          <a:blip xmlns:r="http://schemas.openxmlformats.org/officeDocument/2006/relationships"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rcRect/>
          <a:stretch>
            <a:fillRect/>
          </a:stretch>
        </a:blipFill>
      </dgm:spPr>
      <dgm:extLst>
        <a:ext uri="{E40237B7-FDA0-4F09-8148-C483321AD2D9}">
          <dgm14:cNvPr xmlns:dgm14="http://schemas.microsoft.com/office/drawing/2010/diagram" id="0" name="" descr="Harvey Balls 0% with solid fill"/>
        </a:ext>
      </dgm:extLst>
    </dgm:pt>
    <dgm:pt modelId="{846DC403-DE53-4498-B5AD-03D03FE3E2E4}" type="pres">
      <dgm:prSet presAssocID="{F114CB5B-69CC-4842-BC1F-89F61B2026B5}" presName="text2" presStyleLbl="revTx" presStyleIdx="1" presStyleCnt="7">
        <dgm:presLayoutVars>
          <dgm:chPref val="3"/>
        </dgm:presLayoutVars>
      </dgm:prSet>
      <dgm:spPr/>
    </dgm:pt>
    <dgm:pt modelId="{554BDFE5-AAA8-434A-BC60-A6E6B93B51D6}" type="pres">
      <dgm:prSet presAssocID="{F114CB5B-69CC-4842-BC1F-89F61B2026B5}" presName="hierChild3" presStyleCnt="0"/>
      <dgm:spPr/>
    </dgm:pt>
    <dgm:pt modelId="{969AA95B-2778-47B0-93E8-D823C88502DD}" type="pres">
      <dgm:prSet presAssocID="{40404F1B-4598-481E-9A71-072F717BA715}" presName="Name17" presStyleLbl="parChTrans1D3" presStyleIdx="0" presStyleCnt="4"/>
      <dgm:spPr/>
    </dgm:pt>
    <dgm:pt modelId="{0F8C6B1E-2DD0-4BED-93D7-86E425313256}" type="pres">
      <dgm:prSet presAssocID="{8CC6105B-03D7-4453-A617-27F42CA5E6A6}" presName="hierRoot3" presStyleCnt="0"/>
      <dgm:spPr/>
    </dgm:pt>
    <dgm:pt modelId="{22A3E86B-1EB8-461D-A9F9-3BE9D9B59BE5}" type="pres">
      <dgm:prSet presAssocID="{8CC6105B-03D7-4453-A617-27F42CA5E6A6}" presName="composite3" presStyleCnt="0"/>
      <dgm:spPr/>
    </dgm:pt>
    <dgm:pt modelId="{13F9B77A-FAA9-4D9F-8A35-A954E5BC088B}" type="pres">
      <dgm:prSet presAssocID="{8CC6105B-03D7-4453-A617-27F42CA5E6A6}" presName="image3" presStyleLbl="node3" presStyleIdx="0" presStyleCnt="4"/>
      <dgm:spPr>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dgm:spPr>
      <dgm:extLst>
        <a:ext uri="{E40237B7-FDA0-4F09-8148-C483321AD2D9}">
          <dgm14:cNvPr xmlns:dgm14="http://schemas.microsoft.com/office/drawing/2010/diagram" id="0" name="" descr="Blind outline"/>
        </a:ext>
      </dgm:extLst>
    </dgm:pt>
    <dgm:pt modelId="{C504B1AC-8BE0-4EF2-A50A-535ADBA37651}" type="pres">
      <dgm:prSet presAssocID="{8CC6105B-03D7-4453-A617-27F42CA5E6A6}" presName="text3" presStyleLbl="revTx" presStyleIdx="2" presStyleCnt="7">
        <dgm:presLayoutVars>
          <dgm:chPref val="3"/>
        </dgm:presLayoutVars>
      </dgm:prSet>
      <dgm:spPr/>
    </dgm:pt>
    <dgm:pt modelId="{57BD88B2-F978-43C7-BF2B-097F5136B1FE}" type="pres">
      <dgm:prSet presAssocID="{8CC6105B-03D7-4453-A617-27F42CA5E6A6}" presName="hierChild4" presStyleCnt="0"/>
      <dgm:spPr/>
    </dgm:pt>
    <dgm:pt modelId="{25E3F0E4-F5E1-4B2B-9014-71646FAACBD7}" type="pres">
      <dgm:prSet presAssocID="{0BFC7E93-74A5-4ACB-8FD4-10C0275D67AB}" presName="Name17" presStyleLbl="parChTrans1D3" presStyleIdx="1" presStyleCnt="4"/>
      <dgm:spPr/>
    </dgm:pt>
    <dgm:pt modelId="{66842AAF-6086-4B80-BAC4-9E8A4D84C4F8}" type="pres">
      <dgm:prSet presAssocID="{DF5A0C19-0572-4406-B340-E17CC49EFA87}" presName="hierRoot3" presStyleCnt="0"/>
      <dgm:spPr/>
    </dgm:pt>
    <dgm:pt modelId="{FA3D1EF7-FB64-44E7-BAC2-9F3E79C22E36}" type="pres">
      <dgm:prSet presAssocID="{DF5A0C19-0572-4406-B340-E17CC49EFA87}" presName="composite3" presStyleCnt="0"/>
      <dgm:spPr/>
    </dgm:pt>
    <dgm:pt modelId="{2A723CD4-901D-441A-9F6D-6B320A920198}" type="pres">
      <dgm:prSet presAssocID="{DF5A0C19-0572-4406-B340-E17CC49EFA87}" presName="image3" presStyleLbl="node3" presStyleIdx="1" presStyleCnt="4"/>
      <dgm:spPr>
        <a:blipFill>
          <a:blip xmlns:r="http://schemas.openxmlformats.org/officeDocument/2006/relationships"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rcRect/>
          <a:stretch>
            <a:fillRect/>
          </a:stretch>
        </a:blipFill>
      </dgm:spPr>
      <dgm:extLst>
        <a:ext uri="{E40237B7-FDA0-4F09-8148-C483321AD2D9}">
          <dgm14:cNvPr xmlns:dgm14="http://schemas.microsoft.com/office/drawing/2010/diagram" id="0" name="" descr="Eye with solid fill"/>
        </a:ext>
      </dgm:extLst>
    </dgm:pt>
    <dgm:pt modelId="{A286F8B6-699D-47B4-BE94-F489BF833C3A}" type="pres">
      <dgm:prSet presAssocID="{DF5A0C19-0572-4406-B340-E17CC49EFA87}" presName="text3" presStyleLbl="revTx" presStyleIdx="3" presStyleCnt="7">
        <dgm:presLayoutVars>
          <dgm:chPref val="3"/>
        </dgm:presLayoutVars>
      </dgm:prSet>
      <dgm:spPr/>
    </dgm:pt>
    <dgm:pt modelId="{E1DD9D68-2A06-4AF7-BE66-A8CA8A3744C9}" type="pres">
      <dgm:prSet presAssocID="{DF5A0C19-0572-4406-B340-E17CC49EFA87}" presName="hierChild4" presStyleCnt="0"/>
      <dgm:spPr/>
    </dgm:pt>
    <dgm:pt modelId="{3189D61A-91E6-42A4-AF9C-CE4302E7DB58}" type="pres">
      <dgm:prSet presAssocID="{08785F28-86DC-43E6-B7C0-E325C25385F4}" presName="Name10" presStyleLbl="parChTrans1D2" presStyleIdx="1" presStyleCnt="2"/>
      <dgm:spPr/>
    </dgm:pt>
    <dgm:pt modelId="{D6178BB4-700D-409E-8415-39CCFC249807}" type="pres">
      <dgm:prSet presAssocID="{50348334-307E-4618-88AB-7DAB0B209431}" presName="hierRoot2" presStyleCnt="0"/>
      <dgm:spPr/>
    </dgm:pt>
    <dgm:pt modelId="{D8F1BFA5-E89A-4833-81DD-3E454916B6F2}" type="pres">
      <dgm:prSet presAssocID="{50348334-307E-4618-88AB-7DAB0B209431}" presName="composite2" presStyleCnt="0"/>
      <dgm:spPr/>
    </dgm:pt>
    <dgm:pt modelId="{2CA600BD-FF2B-4023-A506-AE7EF135DE6F}" type="pres">
      <dgm:prSet presAssocID="{50348334-307E-4618-88AB-7DAB0B209431}" presName="image2" presStyleLbl="node2" presStyleIdx="1" presStyleCnt="2"/>
      <dgm:spPr>
        <a:blipFill>
          <a:blip xmlns:r="http://schemas.openxmlformats.org/officeDocument/2006/relationships"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rcRect/>
          <a:stretch>
            <a:fillRect/>
          </a:stretch>
        </a:blipFill>
      </dgm:spPr>
      <dgm:extLst>
        <a:ext uri="{E40237B7-FDA0-4F09-8148-C483321AD2D9}">
          <dgm14:cNvPr xmlns:dgm14="http://schemas.microsoft.com/office/drawing/2010/diagram" id="0" name="" descr="Badge 1 outline"/>
        </a:ext>
      </dgm:extLst>
    </dgm:pt>
    <dgm:pt modelId="{800DAD56-711C-4FAF-8413-201F6C95163D}" type="pres">
      <dgm:prSet presAssocID="{50348334-307E-4618-88AB-7DAB0B209431}" presName="text2" presStyleLbl="revTx" presStyleIdx="4" presStyleCnt="7" custScaleX="142035" custLinFactNeighborX="38027" custLinFactNeighborY="-8149">
        <dgm:presLayoutVars>
          <dgm:chPref val="3"/>
        </dgm:presLayoutVars>
      </dgm:prSet>
      <dgm:spPr/>
    </dgm:pt>
    <dgm:pt modelId="{ADE84788-1DC9-4A72-AB95-D65E59BFF459}" type="pres">
      <dgm:prSet presAssocID="{50348334-307E-4618-88AB-7DAB0B209431}" presName="hierChild3" presStyleCnt="0"/>
      <dgm:spPr/>
    </dgm:pt>
    <dgm:pt modelId="{A0846580-F971-4154-8A86-9B6E3292B1EB}" type="pres">
      <dgm:prSet presAssocID="{BA41CD06-4D45-46AC-8801-2A6961AAB548}" presName="Name17" presStyleLbl="parChTrans1D3" presStyleIdx="2" presStyleCnt="4"/>
      <dgm:spPr/>
    </dgm:pt>
    <dgm:pt modelId="{A8ED5A92-1A50-4B0B-96C5-DFFA94471055}" type="pres">
      <dgm:prSet presAssocID="{4EDA5C25-8661-45BA-BEB6-B917EB4D5261}" presName="hierRoot3" presStyleCnt="0"/>
      <dgm:spPr/>
    </dgm:pt>
    <dgm:pt modelId="{3B92994F-E028-4310-B5F4-ADA0D547A50B}" type="pres">
      <dgm:prSet presAssocID="{4EDA5C25-8661-45BA-BEB6-B917EB4D5261}" presName="composite3" presStyleCnt="0"/>
      <dgm:spPr/>
    </dgm:pt>
    <dgm:pt modelId="{F3D0D45A-4984-4107-BEC3-3C31EC07173C}" type="pres">
      <dgm:prSet presAssocID="{4EDA5C25-8661-45BA-BEB6-B917EB4D5261}" presName="image3" presStyleLbl="node3" presStyleIdx="2" presStyleCnt="4"/>
      <dgm:spPr>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dgm:spPr>
      <dgm:extLst>
        <a:ext uri="{E40237B7-FDA0-4F09-8148-C483321AD2D9}">
          <dgm14:cNvPr xmlns:dgm14="http://schemas.microsoft.com/office/drawing/2010/diagram" id="0" name="" descr="Blind outline"/>
        </a:ext>
      </dgm:extLst>
    </dgm:pt>
    <dgm:pt modelId="{5A8FD46B-4DEB-4E0C-B418-3310DDEC2BBA}" type="pres">
      <dgm:prSet presAssocID="{4EDA5C25-8661-45BA-BEB6-B917EB4D5261}" presName="text3" presStyleLbl="revTx" presStyleIdx="5" presStyleCnt="7">
        <dgm:presLayoutVars>
          <dgm:chPref val="3"/>
        </dgm:presLayoutVars>
      </dgm:prSet>
      <dgm:spPr/>
    </dgm:pt>
    <dgm:pt modelId="{489CB7EE-2196-41AB-9150-204FE5FDD9FE}" type="pres">
      <dgm:prSet presAssocID="{4EDA5C25-8661-45BA-BEB6-B917EB4D5261}" presName="hierChild4" presStyleCnt="0"/>
      <dgm:spPr/>
    </dgm:pt>
    <dgm:pt modelId="{EAFE49B1-0652-4DDE-8C54-238293B3852C}" type="pres">
      <dgm:prSet presAssocID="{BF748456-CEB1-465D-87A2-6B0B5F261D41}" presName="Name17" presStyleLbl="parChTrans1D3" presStyleIdx="3" presStyleCnt="4"/>
      <dgm:spPr/>
    </dgm:pt>
    <dgm:pt modelId="{563B92F3-CBFD-4FD1-B31B-59136B48A1B8}" type="pres">
      <dgm:prSet presAssocID="{6C6E460B-E2A6-4AF9-B4D8-3FCFD01BD7BB}" presName="hierRoot3" presStyleCnt="0"/>
      <dgm:spPr/>
    </dgm:pt>
    <dgm:pt modelId="{787FB1F5-993F-473C-94E8-7472ACD59D63}" type="pres">
      <dgm:prSet presAssocID="{6C6E460B-E2A6-4AF9-B4D8-3FCFD01BD7BB}" presName="composite3" presStyleCnt="0"/>
      <dgm:spPr/>
    </dgm:pt>
    <dgm:pt modelId="{675BD21B-B4C9-4725-A0C6-F0788A178B0F}" type="pres">
      <dgm:prSet presAssocID="{6C6E460B-E2A6-4AF9-B4D8-3FCFD01BD7BB}" presName="image3" presStyleLbl="node3" presStyleIdx="3" presStyleCnt="4"/>
      <dgm:spPr>
        <a:blipFill>
          <a:blip xmlns:r="http://schemas.openxmlformats.org/officeDocument/2006/relationships"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rcRect/>
          <a:stretch>
            <a:fillRect/>
          </a:stretch>
        </a:blipFill>
      </dgm:spPr>
      <dgm:extLst>
        <a:ext uri="{E40237B7-FDA0-4F09-8148-C483321AD2D9}">
          <dgm14:cNvPr xmlns:dgm14="http://schemas.microsoft.com/office/drawing/2010/diagram" id="0" name="" descr="Eye with solid fill"/>
        </a:ext>
      </dgm:extLst>
    </dgm:pt>
    <dgm:pt modelId="{0E2C5470-4364-4EA8-B2F9-DC0FC8C83607}" type="pres">
      <dgm:prSet presAssocID="{6C6E460B-E2A6-4AF9-B4D8-3FCFD01BD7BB}" presName="text3" presStyleLbl="revTx" presStyleIdx="6" presStyleCnt="7">
        <dgm:presLayoutVars>
          <dgm:chPref val="3"/>
        </dgm:presLayoutVars>
      </dgm:prSet>
      <dgm:spPr/>
    </dgm:pt>
    <dgm:pt modelId="{A3CD252B-E689-4A6E-BE39-E48254B55FB7}" type="pres">
      <dgm:prSet presAssocID="{6C6E460B-E2A6-4AF9-B4D8-3FCFD01BD7BB}" presName="hierChild4" presStyleCnt="0"/>
      <dgm:spPr/>
    </dgm:pt>
  </dgm:ptLst>
  <dgm:cxnLst>
    <dgm:cxn modelId="{90689B02-32A0-4FD3-B2D8-47FD976E68BC}" type="presOf" srcId="{6C6E460B-E2A6-4AF9-B4D8-3FCFD01BD7BB}" destId="{0E2C5470-4364-4EA8-B2F9-DC0FC8C83607}" srcOrd="0" destOrd="0" presId="urn:microsoft.com/office/officeart/2009/layout/CirclePictureHierarchy"/>
    <dgm:cxn modelId="{F7A7BE22-6746-4305-85D1-A19FCF6AA95A}" srcId="{F114CB5B-69CC-4842-BC1F-89F61B2026B5}" destId="{DF5A0C19-0572-4406-B340-E17CC49EFA87}" srcOrd="1" destOrd="0" parTransId="{0BFC7E93-74A5-4ACB-8FD4-10C0275D67AB}" sibTransId="{5F214A26-3B34-4B87-9FF0-6FBAFD1A3642}"/>
    <dgm:cxn modelId="{0242932C-CD3B-487F-B147-E3F530BF449F}" type="presOf" srcId="{4EDA5C25-8661-45BA-BEB6-B917EB4D5261}" destId="{5A8FD46B-4DEB-4E0C-B418-3310DDEC2BBA}" srcOrd="0" destOrd="0" presId="urn:microsoft.com/office/officeart/2009/layout/CirclePictureHierarchy"/>
    <dgm:cxn modelId="{C9B0AC30-FC41-442A-8D08-E20547C67BB5}" srcId="{6610452C-B911-4EAB-A827-DEFBE4EEF653}" destId="{50348334-307E-4618-88AB-7DAB0B209431}" srcOrd="1" destOrd="0" parTransId="{08785F28-86DC-43E6-B7C0-E325C25385F4}" sibTransId="{FB720C5A-CDAE-415A-A935-7ABB2B858112}"/>
    <dgm:cxn modelId="{D3EAF25D-30F3-4E70-AD1B-EFE23AAC567E}" srcId="{DFB4A1F8-72C7-4CAA-934E-9EEAA7E78160}" destId="{6610452C-B911-4EAB-A827-DEFBE4EEF653}" srcOrd="0" destOrd="0" parTransId="{7E3F2B41-8F8E-4DF8-A3E4-269B8B0A62C9}" sibTransId="{6F0ECD82-159C-4BAE-9404-345173D8E48A}"/>
    <dgm:cxn modelId="{53780764-1D07-400E-BE80-78A698C3D161}" type="presOf" srcId="{BA41CD06-4D45-46AC-8801-2A6961AAB548}" destId="{A0846580-F971-4154-8A86-9B6E3292B1EB}" srcOrd="0" destOrd="0" presId="urn:microsoft.com/office/officeart/2009/layout/CirclePictureHierarchy"/>
    <dgm:cxn modelId="{48713B6E-F3BB-480F-8E44-2E4DB5329E47}" type="presOf" srcId="{DF5A0C19-0572-4406-B340-E17CC49EFA87}" destId="{A286F8B6-699D-47B4-BE94-F489BF833C3A}" srcOrd="0" destOrd="0" presId="urn:microsoft.com/office/officeart/2009/layout/CirclePictureHierarchy"/>
    <dgm:cxn modelId="{B65BA872-81CD-4537-BD74-583E612D5FFD}" srcId="{50348334-307E-4618-88AB-7DAB0B209431}" destId="{4EDA5C25-8661-45BA-BEB6-B917EB4D5261}" srcOrd="0" destOrd="0" parTransId="{BA41CD06-4D45-46AC-8801-2A6961AAB548}" sibTransId="{C2CB9B3A-7CAC-495E-B1CD-B1629309DDD6}"/>
    <dgm:cxn modelId="{29EAE573-9560-4967-852A-A9279D236AA8}" type="presOf" srcId="{50348334-307E-4618-88AB-7DAB0B209431}" destId="{800DAD56-711C-4FAF-8413-201F6C95163D}" srcOrd="0" destOrd="0" presId="urn:microsoft.com/office/officeart/2009/layout/CirclePictureHierarchy"/>
    <dgm:cxn modelId="{62D7E976-0E90-40B2-91A2-B7585AF6147D}" type="presOf" srcId="{08785F28-86DC-43E6-B7C0-E325C25385F4}" destId="{3189D61A-91E6-42A4-AF9C-CE4302E7DB58}" srcOrd="0" destOrd="0" presId="urn:microsoft.com/office/officeart/2009/layout/CirclePictureHierarchy"/>
    <dgm:cxn modelId="{659AF657-224F-4835-953A-D30B2FC913A7}" srcId="{50348334-307E-4618-88AB-7DAB0B209431}" destId="{6C6E460B-E2A6-4AF9-B4D8-3FCFD01BD7BB}" srcOrd="1" destOrd="0" parTransId="{BF748456-CEB1-465D-87A2-6B0B5F261D41}" sibTransId="{F3B1D2F7-A435-42CF-8DDD-E42237EE8FA1}"/>
    <dgm:cxn modelId="{4AF74B7D-0496-4991-A9BA-A2CF749479E5}" type="presOf" srcId="{DFB4A1F8-72C7-4CAA-934E-9EEAA7E78160}" destId="{0D2C929D-8E1E-45E7-83F2-FBF80D6B77E1}" srcOrd="0" destOrd="0" presId="urn:microsoft.com/office/officeart/2009/layout/CirclePictureHierarchy"/>
    <dgm:cxn modelId="{1C755998-EF83-4913-9CD3-C17B7A4DA0E0}" type="presOf" srcId="{F114CB5B-69CC-4842-BC1F-89F61B2026B5}" destId="{846DC403-DE53-4498-B5AD-03D03FE3E2E4}" srcOrd="0" destOrd="0" presId="urn:microsoft.com/office/officeart/2009/layout/CirclePictureHierarchy"/>
    <dgm:cxn modelId="{DA5D7BA7-B6E3-48AE-816D-600ECE9028EA}" type="presOf" srcId="{6610452C-B911-4EAB-A827-DEFBE4EEF653}" destId="{0754E4E5-6FBA-49EA-BE96-72906B44858E}" srcOrd="0" destOrd="0" presId="urn:microsoft.com/office/officeart/2009/layout/CirclePictureHierarchy"/>
    <dgm:cxn modelId="{1F07C6B7-0682-46D8-9717-2864E6ABCDF1}" type="presOf" srcId="{40404F1B-4598-481E-9A71-072F717BA715}" destId="{969AA95B-2778-47B0-93E8-D823C88502DD}" srcOrd="0" destOrd="0" presId="urn:microsoft.com/office/officeart/2009/layout/CirclePictureHierarchy"/>
    <dgm:cxn modelId="{7E538DC3-C7E6-4DD1-AEAF-B987EE1F7ACF}" type="presOf" srcId="{D84573DE-6CE7-417A-8C82-ABB2C6A24F92}" destId="{12A72584-7257-4BF5-95CA-1BFA3320E4DC}" srcOrd="0" destOrd="0" presId="urn:microsoft.com/office/officeart/2009/layout/CirclePictureHierarchy"/>
    <dgm:cxn modelId="{CFF9D6C7-8E70-4B11-A3AF-E17595C44313}" type="presOf" srcId="{0BFC7E93-74A5-4ACB-8FD4-10C0275D67AB}" destId="{25E3F0E4-F5E1-4B2B-9014-71646FAACBD7}" srcOrd="0" destOrd="0" presId="urn:microsoft.com/office/officeart/2009/layout/CirclePictureHierarchy"/>
    <dgm:cxn modelId="{5B2C76D2-A569-4E21-9DDF-E0A8D2DBBDB0}" srcId="{6610452C-B911-4EAB-A827-DEFBE4EEF653}" destId="{F114CB5B-69CC-4842-BC1F-89F61B2026B5}" srcOrd="0" destOrd="0" parTransId="{D84573DE-6CE7-417A-8C82-ABB2C6A24F92}" sibTransId="{B1867680-1104-41C1-B7AC-42FBA1DBF845}"/>
    <dgm:cxn modelId="{8B0985D4-E973-4D43-92CA-6F4767025697}" srcId="{F114CB5B-69CC-4842-BC1F-89F61B2026B5}" destId="{8CC6105B-03D7-4453-A617-27F42CA5E6A6}" srcOrd="0" destOrd="0" parTransId="{40404F1B-4598-481E-9A71-072F717BA715}" sibTransId="{970731DB-9135-49F3-8921-E0D5E58A993B}"/>
    <dgm:cxn modelId="{287987E4-DA08-4EA6-803D-CA04CD20EF9D}" type="presOf" srcId="{8CC6105B-03D7-4453-A617-27F42CA5E6A6}" destId="{C504B1AC-8BE0-4EF2-A50A-535ADBA37651}" srcOrd="0" destOrd="0" presId="urn:microsoft.com/office/officeart/2009/layout/CirclePictureHierarchy"/>
    <dgm:cxn modelId="{CAD34CEA-65C7-4616-9802-896954F4BA51}" type="presOf" srcId="{BF748456-CEB1-465D-87A2-6B0B5F261D41}" destId="{EAFE49B1-0652-4DDE-8C54-238293B3852C}" srcOrd="0" destOrd="0" presId="urn:microsoft.com/office/officeart/2009/layout/CirclePictureHierarchy"/>
    <dgm:cxn modelId="{AE7660D7-940A-412E-A7F3-9C9B80BB1719}" type="presParOf" srcId="{0D2C929D-8E1E-45E7-83F2-FBF80D6B77E1}" destId="{427C61F2-65F5-407B-9828-D841B2BDDED5}" srcOrd="0" destOrd="0" presId="urn:microsoft.com/office/officeart/2009/layout/CirclePictureHierarchy"/>
    <dgm:cxn modelId="{7DD59B99-2EB1-488D-B8F1-D913CD324EB4}" type="presParOf" srcId="{427C61F2-65F5-407B-9828-D841B2BDDED5}" destId="{CE880668-8CF4-4424-B359-43AF089FE169}" srcOrd="0" destOrd="0" presId="urn:microsoft.com/office/officeart/2009/layout/CirclePictureHierarchy"/>
    <dgm:cxn modelId="{BF09B627-C6CC-4FC1-94F5-D649D82951A6}" type="presParOf" srcId="{CE880668-8CF4-4424-B359-43AF089FE169}" destId="{54D8D470-F608-4973-BE94-2AA6BF863132}" srcOrd="0" destOrd="0" presId="urn:microsoft.com/office/officeart/2009/layout/CirclePictureHierarchy"/>
    <dgm:cxn modelId="{AB0D3B8A-72A6-41F1-87BD-C005702A18CD}" type="presParOf" srcId="{CE880668-8CF4-4424-B359-43AF089FE169}" destId="{0754E4E5-6FBA-49EA-BE96-72906B44858E}" srcOrd="1" destOrd="0" presId="urn:microsoft.com/office/officeart/2009/layout/CirclePictureHierarchy"/>
    <dgm:cxn modelId="{91F80467-CE18-47D4-BFE1-D55A3630677A}" type="presParOf" srcId="{427C61F2-65F5-407B-9828-D841B2BDDED5}" destId="{7AC33ECC-8D02-4C59-88A2-671DCC5017B2}" srcOrd="1" destOrd="0" presId="urn:microsoft.com/office/officeart/2009/layout/CirclePictureHierarchy"/>
    <dgm:cxn modelId="{E99B47AC-DF49-453F-BBCD-32BA8714B685}" type="presParOf" srcId="{7AC33ECC-8D02-4C59-88A2-671DCC5017B2}" destId="{12A72584-7257-4BF5-95CA-1BFA3320E4DC}" srcOrd="0" destOrd="0" presId="urn:microsoft.com/office/officeart/2009/layout/CirclePictureHierarchy"/>
    <dgm:cxn modelId="{BBA849DE-53BD-40AB-945E-C7F0FE0ABA0E}" type="presParOf" srcId="{7AC33ECC-8D02-4C59-88A2-671DCC5017B2}" destId="{1A91F9B3-7743-4D14-A181-1D87D2FD5B06}" srcOrd="1" destOrd="0" presId="urn:microsoft.com/office/officeart/2009/layout/CirclePictureHierarchy"/>
    <dgm:cxn modelId="{ED107ADC-1D56-47C4-BDB4-884E0543357B}" type="presParOf" srcId="{1A91F9B3-7743-4D14-A181-1D87D2FD5B06}" destId="{A099A64C-B0B6-47E3-905A-DCE79ACD8EB8}" srcOrd="0" destOrd="0" presId="urn:microsoft.com/office/officeart/2009/layout/CirclePictureHierarchy"/>
    <dgm:cxn modelId="{E5B1F064-9416-4944-93E9-6D4E041AE372}" type="presParOf" srcId="{A099A64C-B0B6-47E3-905A-DCE79ACD8EB8}" destId="{DA7A9BF6-1557-4EF8-AA79-E7D07282CA49}" srcOrd="0" destOrd="0" presId="urn:microsoft.com/office/officeart/2009/layout/CirclePictureHierarchy"/>
    <dgm:cxn modelId="{C7F5BC03-3B0F-4DF4-A163-57A6970F752B}" type="presParOf" srcId="{A099A64C-B0B6-47E3-905A-DCE79ACD8EB8}" destId="{846DC403-DE53-4498-B5AD-03D03FE3E2E4}" srcOrd="1" destOrd="0" presId="urn:microsoft.com/office/officeart/2009/layout/CirclePictureHierarchy"/>
    <dgm:cxn modelId="{2BF7E2E9-EBB5-44BF-AF92-B15D19FA7AD3}" type="presParOf" srcId="{1A91F9B3-7743-4D14-A181-1D87D2FD5B06}" destId="{554BDFE5-AAA8-434A-BC60-A6E6B93B51D6}" srcOrd="1" destOrd="0" presId="urn:microsoft.com/office/officeart/2009/layout/CirclePictureHierarchy"/>
    <dgm:cxn modelId="{CB42B1DE-E262-4760-9C91-FD91C29235EB}" type="presParOf" srcId="{554BDFE5-AAA8-434A-BC60-A6E6B93B51D6}" destId="{969AA95B-2778-47B0-93E8-D823C88502DD}" srcOrd="0" destOrd="0" presId="urn:microsoft.com/office/officeart/2009/layout/CirclePictureHierarchy"/>
    <dgm:cxn modelId="{D454A743-1FD9-4D86-BBBA-5A7AB43E99A8}" type="presParOf" srcId="{554BDFE5-AAA8-434A-BC60-A6E6B93B51D6}" destId="{0F8C6B1E-2DD0-4BED-93D7-86E425313256}" srcOrd="1" destOrd="0" presId="urn:microsoft.com/office/officeart/2009/layout/CirclePictureHierarchy"/>
    <dgm:cxn modelId="{459BFA26-302F-48EE-83B6-CC125B7A5234}" type="presParOf" srcId="{0F8C6B1E-2DD0-4BED-93D7-86E425313256}" destId="{22A3E86B-1EB8-461D-A9F9-3BE9D9B59BE5}" srcOrd="0" destOrd="0" presId="urn:microsoft.com/office/officeart/2009/layout/CirclePictureHierarchy"/>
    <dgm:cxn modelId="{BC65714B-9E11-4AD3-9189-E9B435C6D2BD}" type="presParOf" srcId="{22A3E86B-1EB8-461D-A9F9-3BE9D9B59BE5}" destId="{13F9B77A-FAA9-4D9F-8A35-A954E5BC088B}" srcOrd="0" destOrd="0" presId="urn:microsoft.com/office/officeart/2009/layout/CirclePictureHierarchy"/>
    <dgm:cxn modelId="{2642BC14-1087-4352-BC34-8D5C05B655DC}" type="presParOf" srcId="{22A3E86B-1EB8-461D-A9F9-3BE9D9B59BE5}" destId="{C504B1AC-8BE0-4EF2-A50A-535ADBA37651}" srcOrd="1" destOrd="0" presId="urn:microsoft.com/office/officeart/2009/layout/CirclePictureHierarchy"/>
    <dgm:cxn modelId="{5F8FB015-634F-4407-8A86-95FE3224259D}" type="presParOf" srcId="{0F8C6B1E-2DD0-4BED-93D7-86E425313256}" destId="{57BD88B2-F978-43C7-BF2B-097F5136B1FE}" srcOrd="1" destOrd="0" presId="urn:microsoft.com/office/officeart/2009/layout/CirclePictureHierarchy"/>
    <dgm:cxn modelId="{6F1E1036-5868-45DC-BAD7-BD41AC77502C}" type="presParOf" srcId="{554BDFE5-AAA8-434A-BC60-A6E6B93B51D6}" destId="{25E3F0E4-F5E1-4B2B-9014-71646FAACBD7}" srcOrd="2" destOrd="0" presId="urn:microsoft.com/office/officeart/2009/layout/CirclePictureHierarchy"/>
    <dgm:cxn modelId="{7D78137B-5654-4449-9F3A-D9C972AC74C6}" type="presParOf" srcId="{554BDFE5-AAA8-434A-BC60-A6E6B93B51D6}" destId="{66842AAF-6086-4B80-BAC4-9E8A4D84C4F8}" srcOrd="3" destOrd="0" presId="urn:microsoft.com/office/officeart/2009/layout/CirclePictureHierarchy"/>
    <dgm:cxn modelId="{E17B5672-C4C1-46D2-9CBA-B8E5F9F894BF}" type="presParOf" srcId="{66842AAF-6086-4B80-BAC4-9E8A4D84C4F8}" destId="{FA3D1EF7-FB64-44E7-BAC2-9F3E79C22E36}" srcOrd="0" destOrd="0" presId="urn:microsoft.com/office/officeart/2009/layout/CirclePictureHierarchy"/>
    <dgm:cxn modelId="{12F57507-CD19-430C-B3D8-55E3C0230ECD}" type="presParOf" srcId="{FA3D1EF7-FB64-44E7-BAC2-9F3E79C22E36}" destId="{2A723CD4-901D-441A-9F6D-6B320A920198}" srcOrd="0" destOrd="0" presId="urn:microsoft.com/office/officeart/2009/layout/CirclePictureHierarchy"/>
    <dgm:cxn modelId="{99514C5A-E92B-4C62-9608-1A7DE304545D}" type="presParOf" srcId="{FA3D1EF7-FB64-44E7-BAC2-9F3E79C22E36}" destId="{A286F8B6-699D-47B4-BE94-F489BF833C3A}" srcOrd="1" destOrd="0" presId="urn:microsoft.com/office/officeart/2009/layout/CirclePictureHierarchy"/>
    <dgm:cxn modelId="{1039E5FA-885D-4766-BAB2-A52D6E5B50E3}" type="presParOf" srcId="{66842AAF-6086-4B80-BAC4-9E8A4D84C4F8}" destId="{E1DD9D68-2A06-4AF7-BE66-A8CA8A3744C9}" srcOrd="1" destOrd="0" presId="urn:microsoft.com/office/officeart/2009/layout/CirclePictureHierarchy"/>
    <dgm:cxn modelId="{0FF17E85-81DA-40F5-89EF-664DD2C09E52}" type="presParOf" srcId="{7AC33ECC-8D02-4C59-88A2-671DCC5017B2}" destId="{3189D61A-91E6-42A4-AF9C-CE4302E7DB58}" srcOrd="2" destOrd="0" presId="urn:microsoft.com/office/officeart/2009/layout/CirclePictureHierarchy"/>
    <dgm:cxn modelId="{2FBE7D8A-1A9B-444C-B1DF-05C8DE5830FD}" type="presParOf" srcId="{7AC33ECC-8D02-4C59-88A2-671DCC5017B2}" destId="{D6178BB4-700D-409E-8415-39CCFC249807}" srcOrd="3" destOrd="0" presId="urn:microsoft.com/office/officeart/2009/layout/CirclePictureHierarchy"/>
    <dgm:cxn modelId="{9B4B3F41-CD7B-4804-A5CE-90D2E0DA448E}" type="presParOf" srcId="{D6178BB4-700D-409E-8415-39CCFC249807}" destId="{D8F1BFA5-E89A-4833-81DD-3E454916B6F2}" srcOrd="0" destOrd="0" presId="urn:microsoft.com/office/officeart/2009/layout/CirclePictureHierarchy"/>
    <dgm:cxn modelId="{FCD2B0BA-30EE-422F-A85B-0C790C6EFE47}" type="presParOf" srcId="{D8F1BFA5-E89A-4833-81DD-3E454916B6F2}" destId="{2CA600BD-FF2B-4023-A506-AE7EF135DE6F}" srcOrd="0" destOrd="0" presId="urn:microsoft.com/office/officeart/2009/layout/CirclePictureHierarchy"/>
    <dgm:cxn modelId="{F55573BC-C2E3-4618-9AE6-D0F8C36B1DB6}" type="presParOf" srcId="{D8F1BFA5-E89A-4833-81DD-3E454916B6F2}" destId="{800DAD56-711C-4FAF-8413-201F6C95163D}" srcOrd="1" destOrd="0" presId="urn:microsoft.com/office/officeart/2009/layout/CirclePictureHierarchy"/>
    <dgm:cxn modelId="{73A18A31-567F-4D21-8685-365170C568E8}" type="presParOf" srcId="{D6178BB4-700D-409E-8415-39CCFC249807}" destId="{ADE84788-1DC9-4A72-AB95-D65E59BFF459}" srcOrd="1" destOrd="0" presId="urn:microsoft.com/office/officeart/2009/layout/CirclePictureHierarchy"/>
    <dgm:cxn modelId="{31377C49-DEB3-4D8D-9007-114AAEE9AA6C}" type="presParOf" srcId="{ADE84788-1DC9-4A72-AB95-D65E59BFF459}" destId="{A0846580-F971-4154-8A86-9B6E3292B1EB}" srcOrd="0" destOrd="0" presId="urn:microsoft.com/office/officeart/2009/layout/CirclePictureHierarchy"/>
    <dgm:cxn modelId="{3F9AC05D-F8A2-4031-A41A-8264EBD1364D}" type="presParOf" srcId="{ADE84788-1DC9-4A72-AB95-D65E59BFF459}" destId="{A8ED5A92-1A50-4B0B-96C5-DFFA94471055}" srcOrd="1" destOrd="0" presId="urn:microsoft.com/office/officeart/2009/layout/CirclePictureHierarchy"/>
    <dgm:cxn modelId="{9EAC8900-A7D0-4745-A338-681AF3BC6ED5}" type="presParOf" srcId="{A8ED5A92-1A50-4B0B-96C5-DFFA94471055}" destId="{3B92994F-E028-4310-B5F4-ADA0D547A50B}" srcOrd="0" destOrd="0" presId="urn:microsoft.com/office/officeart/2009/layout/CirclePictureHierarchy"/>
    <dgm:cxn modelId="{9C13CBB0-B8B6-48AC-98D2-394B94014086}" type="presParOf" srcId="{3B92994F-E028-4310-B5F4-ADA0D547A50B}" destId="{F3D0D45A-4984-4107-BEC3-3C31EC07173C}" srcOrd="0" destOrd="0" presId="urn:microsoft.com/office/officeart/2009/layout/CirclePictureHierarchy"/>
    <dgm:cxn modelId="{99EBBF24-8276-40D5-8F7A-80DBDCEF611B}" type="presParOf" srcId="{3B92994F-E028-4310-B5F4-ADA0D547A50B}" destId="{5A8FD46B-4DEB-4E0C-B418-3310DDEC2BBA}" srcOrd="1" destOrd="0" presId="urn:microsoft.com/office/officeart/2009/layout/CirclePictureHierarchy"/>
    <dgm:cxn modelId="{40C19596-408C-4F7F-9F3E-0F2FD3F059D7}" type="presParOf" srcId="{A8ED5A92-1A50-4B0B-96C5-DFFA94471055}" destId="{489CB7EE-2196-41AB-9150-204FE5FDD9FE}" srcOrd="1" destOrd="0" presId="urn:microsoft.com/office/officeart/2009/layout/CirclePictureHierarchy"/>
    <dgm:cxn modelId="{9BC0C104-4A7B-497C-A447-14DAF9F296E0}" type="presParOf" srcId="{ADE84788-1DC9-4A72-AB95-D65E59BFF459}" destId="{EAFE49B1-0652-4DDE-8C54-238293B3852C}" srcOrd="2" destOrd="0" presId="urn:microsoft.com/office/officeart/2009/layout/CirclePictureHierarchy"/>
    <dgm:cxn modelId="{CCD6DD20-57C8-496C-8150-2E0B592D1391}" type="presParOf" srcId="{ADE84788-1DC9-4A72-AB95-D65E59BFF459}" destId="{563B92F3-CBFD-4FD1-B31B-59136B48A1B8}" srcOrd="3" destOrd="0" presId="urn:microsoft.com/office/officeart/2009/layout/CirclePictureHierarchy"/>
    <dgm:cxn modelId="{C060BFB9-4325-4894-8FA7-AC048750DED1}" type="presParOf" srcId="{563B92F3-CBFD-4FD1-B31B-59136B48A1B8}" destId="{787FB1F5-993F-473C-94E8-7472ACD59D63}" srcOrd="0" destOrd="0" presId="urn:microsoft.com/office/officeart/2009/layout/CirclePictureHierarchy"/>
    <dgm:cxn modelId="{99191E92-B865-47AE-BA58-232C2FF2A474}" type="presParOf" srcId="{787FB1F5-993F-473C-94E8-7472ACD59D63}" destId="{675BD21B-B4C9-4725-A0C6-F0788A178B0F}" srcOrd="0" destOrd="0" presId="urn:microsoft.com/office/officeart/2009/layout/CirclePictureHierarchy"/>
    <dgm:cxn modelId="{58CC5341-CE70-4118-9F96-0F8BA717334D}" type="presParOf" srcId="{787FB1F5-993F-473C-94E8-7472ACD59D63}" destId="{0E2C5470-4364-4EA8-B2F9-DC0FC8C83607}" srcOrd="1" destOrd="0" presId="urn:microsoft.com/office/officeart/2009/layout/CirclePictureHierarchy"/>
    <dgm:cxn modelId="{A7983B76-17E3-4B6F-87BB-F96B85BE965D}" type="presParOf" srcId="{563B92F3-CBFD-4FD1-B31B-59136B48A1B8}" destId="{A3CD252B-E689-4A6E-BE39-E48254B55FB7}" srcOrd="1" destOrd="0" presId="urn:microsoft.com/office/officeart/2009/layout/CirclePictureHierarchy"/>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31536C-845B-4190-B538-97810D40431B}">
      <dsp:nvSpPr>
        <dsp:cNvPr id="0" name=""/>
        <dsp:cNvSpPr/>
      </dsp:nvSpPr>
      <dsp:spPr>
        <a:xfrm>
          <a:off x="2145028" y="969891"/>
          <a:ext cx="2020073" cy="207588"/>
        </a:xfrm>
        <a:custGeom>
          <a:avLst/>
          <a:gdLst/>
          <a:ahLst/>
          <a:cxnLst/>
          <a:rect l="0" t="0" r="0" b="0"/>
          <a:pathLst>
            <a:path>
              <a:moveTo>
                <a:pt x="0" y="0"/>
              </a:moveTo>
              <a:lnTo>
                <a:pt x="0" y="104617"/>
              </a:lnTo>
              <a:lnTo>
                <a:pt x="2020073" y="104617"/>
              </a:lnTo>
              <a:lnTo>
                <a:pt x="2020073" y="20758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189D61A-91E6-42A4-AF9C-CE4302E7DB58}">
      <dsp:nvSpPr>
        <dsp:cNvPr id="0" name=""/>
        <dsp:cNvSpPr/>
      </dsp:nvSpPr>
      <dsp:spPr>
        <a:xfrm>
          <a:off x="2099308" y="969891"/>
          <a:ext cx="91440" cy="207588"/>
        </a:xfrm>
        <a:custGeom>
          <a:avLst/>
          <a:gdLst/>
          <a:ahLst/>
          <a:cxnLst/>
          <a:rect l="0" t="0" r="0" b="0"/>
          <a:pathLst>
            <a:path>
              <a:moveTo>
                <a:pt x="45720" y="0"/>
              </a:moveTo>
              <a:lnTo>
                <a:pt x="45720" y="104617"/>
              </a:lnTo>
              <a:lnTo>
                <a:pt x="45752" y="104617"/>
              </a:lnTo>
              <a:lnTo>
                <a:pt x="45752" y="20758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A72584-7257-4BF5-95CA-1BFA3320E4DC}">
      <dsp:nvSpPr>
        <dsp:cNvPr id="0" name=""/>
        <dsp:cNvSpPr/>
      </dsp:nvSpPr>
      <dsp:spPr>
        <a:xfrm>
          <a:off x="332781" y="969891"/>
          <a:ext cx="1812247" cy="207588"/>
        </a:xfrm>
        <a:custGeom>
          <a:avLst/>
          <a:gdLst/>
          <a:ahLst/>
          <a:cxnLst/>
          <a:rect l="0" t="0" r="0" b="0"/>
          <a:pathLst>
            <a:path>
              <a:moveTo>
                <a:pt x="1812247" y="0"/>
              </a:moveTo>
              <a:lnTo>
                <a:pt x="1812247" y="104617"/>
              </a:lnTo>
              <a:lnTo>
                <a:pt x="0" y="104617"/>
              </a:lnTo>
              <a:lnTo>
                <a:pt x="0" y="20758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4D8D470-F608-4973-BE94-2AA6BF863132}">
      <dsp:nvSpPr>
        <dsp:cNvPr id="0" name=""/>
        <dsp:cNvSpPr/>
      </dsp:nvSpPr>
      <dsp:spPr>
        <a:xfrm>
          <a:off x="1815523" y="310880"/>
          <a:ext cx="659010" cy="65901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754E4E5-6FBA-49EA-BE96-72906B44858E}">
      <dsp:nvSpPr>
        <dsp:cNvPr id="0" name=""/>
        <dsp:cNvSpPr/>
      </dsp:nvSpPr>
      <dsp:spPr>
        <a:xfrm>
          <a:off x="2578447" y="309232"/>
          <a:ext cx="988516" cy="6590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s-MX" sz="1000" kern="1200"/>
            <a:t>Survey and Attention Screener</a:t>
          </a:r>
        </a:p>
      </dsp:txBody>
      <dsp:txXfrm>
        <a:off x="2578447" y="309232"/>
        <a:ext cx="988516" cy="659010"/>
      </dsp:txXfrm>
    </dsp:sp>
    <dsp:sp modelId="{DA7A9BF6-1557-4EF8-AA79-E7D07282CA49}">
      <dsp:nvSpPr>
        <dsp:cNvPr id="0" name=""/>
        <dsp:cNvSpPr/>
      </dsp:nvSpPr>
      <dsp:spPr>
        <a:xfrm>
          <a:off x="3275" y="1177479"/>
          <a:ext cx="659010" cy="659010"/>
        </a:xfrm>
        <a:prstGeom prst="ellipse">
          <a:avLst/>
        </a:prstGeom>
        <a:blipFill>
          <a:blip xmlns:r="http://schemas.openxmlformats.org/officeDocument/2006/relationships"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46DC403-DE53-4498-B5AD-03D03FE3E2E4}">
      <dsp:nvSpPr>
        <dsp:cNvPr id="0" name=""/>
        <dsp:cNvSpPr/>
      </dsp:nvSpPr>
      <dsp:spPr>
        <a:xfrm>
          <a:off x="662286" y="1175831"/>
          <a:ext cx="988516" cy="6590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s-MX" sz="1000" kern="1200"/>
            <a:t>Control:</a:t>
          </a:r>
        </a:p>
        <a:p>
          <a:pPr marL="0" lvl="0" indent="0" algn="l" defTabSz="444500">
            <a:lnSpc>
              <a:spcPct val="90000"/>
            </a:lnSpc>
            <a:spcBef>
              <a:spcPct val="0"/>
            </a:spcBef>
            <a:spcAft>
              <a:spcPct val="35000"/>
            </a:spcAft>
            <a:buNone/>
          </a:pPr>
          <a:r>
            <a:rPr lang="es-MX" sz="1000" kern="1200"/>
            <a:t>Yearly</a:t>
          </a:r>
        </a:p>
      </dsp:txBody>
      <dsp:txXfrm>
        <a:off x="662286" y="1175831"/>
        <a:ext cx="988516" cy="659010"/>
      </dsp:txXfrm>
    </dsp:sp>
    <dsp:sp modelId="{2CA600BD-FF2B-4023-A506-AE7EF135DE6F}">
      <dsp:nvSpPr>
        <dsp:cNvPr id="0" name=""/>
        <dsp:cNvSpPr/>
      </dsp:nvSpPr>
      <dsp:spPr>
        <a:xfrm>
          <a:off x="1815555" y="1177479"/>
          <a:ext cx="659010" cy="659010"/>
        </a:xfrm>
        <a:prstGeom prst="ellipse">
          <a:avLst/>
        </a:prstGeom>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00DAD56-711C-4FAF-8413-201F6C95163D}">
      <dsp:nvSpPr>
        <dsp:cNvPr id="0" name=""/>
        <dsp:cNvSpPr/>
      </dsp:nvSpPr>
      <dsp:spPr>
        <a:xfrm>
          <a:off x="2642708" y="1122129"/>
          <a:ext cx="1404039" cy="6590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s-MX" sz="1000" kern="1200"/>
            <a:t>Treatment:</a:t>
          </a:r>
        </a:p>
        <a:p>
          <a:pPr marL="0" lvl="0" indent="0" algn="l" defTabSz="444500">
            <a:lnSpc>
              <a:spcPct val="90000"/>
            </a:lnSpc>
            <a:spcBef>
              <a:spcPct val="0"/>
            </a:spcBef>
            <a:spcAft>
              <a:spcPct val="35000"/>
            </a:spcAft>
            <a:buNone/>
          </a:pPr>
          <a:r>
            <a:rPr lang="es-MX" sz="1000" kern="1200"/>
            <a:t>Yearly + Cumulative</a:t>
          </a:r>
        </a:p>
      </dsp:txBody>
      <dsp:txXfrm>
        <a:off x="2642708" y="1122129"/>
        <a:ext cx="1404039" cy="659010"/>
      </dsp:txXfrm>
    </dsp:sp>
    <dsp:sp modelId="{EEE1B942-C86A-4817-9764-7B78B1CB0558}">
      <dsp:nvSpPr>
        <dsp:cNvPr id="0" name=""/>
        <dsp:cNvSpPr/>
      </dsp:nvSpPr>
      <dsp:spPr>
        <a:xfrm>
          <a:off x="3835597" y="1177479"/>
          <a:ext cx="659010" cy="659010"/>
        </a:xfrm>
        <a:prstGeom prst="ellipse">
          <a:avLst/>
        </a:prstGeom>
        <a:blipFill>
          <a:blip xmlns:r="http://schemas.openxmlformats.org/officeDocument/2006/relationships"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E283F26-C975-4CC5-8007-2CCE5629D708}">
      <dsp:nvSpPr>
        <dsp:cNvPr id="0" name=""/>
        <dsp:cNvSpPr/>
      </dsp:nvSpPr>
      <dsp:spPr>
        <a:xfrm>
          <a:off x="4494608" y="1175831"/>
          <a:ext cx="988516" cy="6590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s-MX" sz="1000" kern="1200"/>
            <a:t>Treatment:</a:t>
          </a:r>
          <a:br>
            <a:rPr lang="es-MX" sz="1000" kern="1200"/>
          </a:br>
          <a:r>
            <a:rPr lang="es-MX" sz="1000" kern="1200"/>
            <a:t>Yearly + Cumulative + Identification</a:t>
          </a:r>
        </a:p>
      </dsp:txBody>
      <dsp:txXfrm>
        <a:off x="4494608" y="1175831"/>
        <a:ext cx="988516" cy="65901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AFE49B1-0652-4DDE-8C54-238293B3852C}">
      <dsp:nvSpPr>
        <dsp:cNvPr id="0" name=""/>
        <dsp:cNvSpPr/>
      </dsp:nvSpPr>
      <dsp:spPr>
        <a:xfrm>
          <a:off x="3714314" y="1268364"/>
          <a:ext cx="788402" cy="162039"/>
        </a:xfrm>
        <a:custGeom>
          <a:avLst/>
          <a:gdLst/>
          <a:ahLst/>
          <a:cxnLst/>
          <a:rect l="0" t="0" r="0" b="0"/>
          <a:pathLst>
            <a:path>
              <a:moveTo>
                <a:pt x="0" y="0"/>
              </a:moveTo>
              <a:lnTo>
                <a:pt x="0" y="81662"/>
              </a:lnTo>
              <a:lnTo>
                <a:pt x="788402" y="81662"/>
              </a:lnTo>
              <a:lnTo>
                <a:pt x="788402" y="16203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0846580-F971-4154-8A86-9B6E3292B1EB}">
      <dsp:nvSpPr>
        <dsp:cNvPr id="0" name=""/>
        <dsp:cNvSpPr/>
      </dsp:nvSpPr>
      <dsp:spPr>
        <a:xfrm>
          <a:off x="3088086" y="1268364"/>
          <a:ext cx="626227" cy="162039"/>
        </a:xfrm>
        <a:custGeom>
          <a:avLst/>
          <a:gdLst/>
          <a:ahLst/>
          <a:cxnLst/>
          <a:rect l="0" t="0" r="0" b="0"/>
          <a:pathLst>
            <a:path>
              <a:moveTo>
                <a:pt x="626227" y="0"/>
              </a:moveTo>
              <a:lnTo>
                <a:pt x="626227" y="81662"/>
              </a:lnTo>
              <a:lnTo>
                <a:pt x="0" y="81662"/>
              </a:lnTo>
              <a:lnTo>
                <a:pt x="0" y="16203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189D61A-91E6-42A4-AF9C-CE4302E7DB58}">
      <dsp:nvSpPr>
        <dsp:cNvPr id="0" name=""/>
        <dsp:cNvSpPr/>
      </dsp:nvSpPr>
      <dsp:spPr>
        <a:xfrm>
          <a:off x="2421314" y="591914"/>
          <a:ext cx="1292999" cy="162039"/>
        </a:xfrm>
        <a:custGeom>
          <a:avLst/>
          <a:gdLst/>
          <a:ahLst/>
          <a:cxnLst/>
          <a:rect l="0" t="0" r="0" b="0"/>
          <a:pathLst>
            <a:path>
              <a:moveTo>
                <a:pt x="0" y="0"/>
              </a:moveTo>
              <a:lnTo>
                <a:pt x="0" y="81662"/>
              </a:lnTo>
              <a:lnTo>
                <a:pt x="1292999" y="81662"/>
              </a:lnTo>
              <a:lnTo>
                <a:pt x="1292999" y="16203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E3F0E4-F5E1-4B2B-9014-71646FAACBD7}">
      <dsp:nvSpPr>
        <dsp:cNvPr id="0" name=""/>
        <dsp:cNvSpPr/>
      </dsp:nvSpPr>
      <dsp:spPr>
        <a:xfrm>
          <a:off x="966141" y="1268364"/>
          <a:ext cx="707314" cy="162039"/>
        </a:xfrm>
        <a:custGeom>
          <a:avLst/>
          <a:gdLst/>
          <a:ahLst/>
          <a:cxnLst/>
          <a:rect l="0" t="0" r="0" b="0"/>
          <a:pathLst>
            <a:path>
              <a:moveTo>
                <a:pt x="0" y="0"/>
              </a:moveTo>
              <a:lnTo>
                <a:pt x="0" y="81662"/>
              </a:lnTo>
              <a:lnTo>
                <a:pt x="707314" y="81662"/>
              </a:lnTo>
              <a:lnTo>
                <a:pt x="707314" y="16203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9AA95B-2778-47B0-93E8-D823C88502DD}">
      <dsp:nvSpPr>
        <dsp:cNvPr id="0" name=""/>
        <dsp:cNvSpPr/>
      </dsp:nvSpPr>
      <dsp:spPr>
        <a:xfrm>
          <a:off x="258826" y="1268364"/>
          <a:ext cx="707314" cy="162039"/>
        </a:xfrm>
        <a:custGeom>
          <a:avLst/>
          <a:gdLst/>
          <a:ahLst/>
          <a:cxnLst/>
          <a:rect l="0" t="0" r="0" b="0"/>
          <a:pathLst>
            <a:path>
              <a:moveTo>
                <a:pt x="707314" y="0"/>
              </a:moveTo>
              <a:lnTo>
                <a:pt x="707314" y="81662"/>
              </a:lnTo>
              <a:lnTo>
                <a:pt x="0" y="81662"/>
              </a:lnTo>
              <a:lnTo>
                <a:pt x="0" y="16203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A72584-7257-4BF5-95CA-1BFA3320E4DC}">
      <dsp:nvSpPr>
        <dsp:cNvPr id="0" name=""/>
        <dsp:cNvSpPr/>
      </dsp:nvSpPr>
      <dsp:spPr>
        <a:xfrm>
          <a:off x="966141" y="591914"/>
          <a:ext cx="1455173" cy="162039"/>
        </a:xfrm>
        <a:custGeom>
          <a:avLst/>
          <a:gdLst/>
          <a:ahLst/>
          <a:cxnLst/>
          <a:rect l="0" t="0" r="0" b="0"/>
          <a:pathLst>
            <a:path>
              <a:moveTo>
                <a:pt x="1455173" y="0"/>
              </a:moveTo>
              <a:lnTo>
                <a:pt x="1455173" y="81662"/>
              </a:lnTo>
              <a:lnTo>
                <a:pt x="0" y="81662"/>
              </a:lnTo>
              <a:lnTo>
                <a:pt x="0" y="16203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4D8D470-F608-4973-BE94-2AA6BF863132}">
      <dsp:nvSpPr>
        <dsp:cNvPr id="0" name=""/>
        <dsp:cNvSpPr/>
      </dsp:nvSpPr>
      <dsp:spPr>
        <a:xfrm>
          <a:off x="2164109" y="77503"/>
          <a:ext cx="514410" cy="51441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754E4E5-6FBA-49EA-BE96-72906B44858E}">
      <dsp:nvSpPr>
        <dsp:cNvPr id="0" name=""/>
        <dsp:cNvSpPr/>
      </dsp:nvSpPr>
      <dsp:spPr>
        <a:xfrm>
          <a:off x="2678520" y="76217"/>
          <a:ext cx="771616" cy="5144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MX" sz="900" kern="1200">
              <a:highlight>
                <a:srgbClr val="FFFF00"/>
              </a:highlight>
            </a:rPr>
            <a:t>Survey and Attention Screener</a:t>
          </a:r>
        </a:p>
      </dsp:txBody>
      <dsp:txXfrm>
        <a:off x="2678520" y="76217"/>
        <a:ext cx="771616" cy="514410"/>
      </dsp:txXfrm>
    </dsp:sp>
    <dsp:sp modelId="{DA7A9BF6-1557-4EF8-AA79-E7D07282CA49}">
      <dsp:nvSpPr>
        <dsp:cNvPr id="0" name=""/>
        <dsp:cNvSpPr/>
      </dsp:nvSpPr>
      <dsp:spPr>
        <a:xfrm>
          <a:off x="708935" y="753953"/>
          <a:ext cx="514410" cy="514410"/>
        </a:xfrm>
        <a:prstGeom prst="ellipse">
          <a:avLst/>
        </a:prstGeom>
        <a:blipFill>
          <a:blip xmlns:r="http://schemas.openxmlformats.org/officeDocument/2006/relationships"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46DC403-DE53-4498-B5AD-03D03FE3E2E4}">
      <dsp:nvSpPr>
        <dsp:cNvPr id="0" name=""/>
        <dsp:cNvSpPr/>
      </dsp:nvSpPr>
      <dsp:spPr>
        <a:xfrm>
          <a:off x="1223346" y="752667"/>
          <a:ext cx="771616" cy="5144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MX" sz="900" kern="1200"/>
            <a:t>Control:</a:t>
          </a:r>
        </a:p>
        <a:p>
          <a:pPr marL="0" lvl="0" indent="0" algn="l" defTabSz="400050">
            <a:lnSpc>
              <a:spcPct val="90000"/>
            </a:lnSpc>
            <a:spcBef>
              <a:spcPct val="0"/>
            </a:spcBef>
            <a:spcAft>
              <a:spcPct val="35000"/>
            </a:spcAft>
            <a:buNone/>
          </a:pPr>
          <a:r>
            <a:rPr lang="es-MX" sz="900" kern="1200"/>
            <a:t>Yearly</a:t>
          </a:r>
        </a:p>
      </dsp:txBody>
      <dsp:txXfrm>
        <a:off x="1223346" y="752667"/>
        <a:ext cx="771616" cy="514410"/>
      </dsp:txXfrm>
    </dsp:sp>
    <dsp:sp modelId="{13F9B77A-FAA9-4D9F-8A35-A954E5BC088B}">
      <dsp:nvSpPr>
        <dsp:cNvPr id="0" name=""/>
        <dsp:cNvSpPr/>
      </dsp:nvSpPr>
      <dsp:spPr>
        <a:xfrm>
          <a:off x="1621" y="1430403"/>
          <a:ext cx="514410" cy="514410"/>
        </a:xfrm>
        <a:prstGeom prst="ellipse">
          <a:avLst/>
        </a:prstGeom>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504B1AC-8BE0-4EF2-A50A-535ADBA37651}">
      <dsp:nvSpPr>
        <dsp:cNvPr id="0" name=""/>
        <dsp:cNvSpPr/>
      </dsp:nvSpPr>
      <dsp:spPr>
        <a:xfrm>
          <a:off x="516031" y="1429117"/>
          <a:ext cx="771616" cy="5144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MX" sz="900" kern="1200"/>
            <a:t>Control:</a:t>
          </a:r>
        </a:p>
        <a:p>
          <a:pPr marL="0" lvl="0" indent="0" algn="l" defTabSz="400050">
            <a:lnSpc>
              <a:spcPct val="90000"/>
            </a:lnSpc>
            <a:spcBef>
              <a:spcPct val="0"/>
            </a:spcBef>
            <a:spcAft>
              <a:spcPct val="35000"/>
            </a:spcAft>
            <a:buNone/>
          </a:pPr>
          <a:r>
            <a:rPr lang="es-MX" sz="900" kern="1200"/>
            <a:t>Blind</a:t>
          </a:r>
        </a:p>
      </dsp:txBody>
      <dsp:txXfrm>
        <a:off x="516031" y="1429117"/>
        <a:ext cx="771616" cy="514410"/>
      </dsp:txXfrm>
    </dsp:sp>
    <dsp:sp modelId="{2A723CD4-901D-441A-9F6D-6B320A920198}">
      <dsp:nvSpPr>
        <dsp:cNvPr id="0" name=""/>
        <dsp:cNvSpPr/>
      </dsp:nvSpPr>
      <dsp:spPr>
        <a:xfrm>
          <a:off x="1416250" y="1430403"/>
          <a:ext cx="514410" cy="514410"/>
        </a:xfrm>
        <a:prstGeom prst="ellipse">
          <a:avLst/>
        </a:prstGeom>
        <a:blipFill>
          <a:blip xmlns:r="http://schemas.openxmlformats.org/officeDocument/2006/relationships"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286F8B6-699D-47B4-BE94-F489BF833C3A}">
      <dsp:nvSpPr>
        <dsp:cNvPr id="0" name=""/>
        <dsp:cNvSpPr/>
      </dsp:nvSpPr>
      <dsp:spPr>
        <a:xfrm>
          <a:off x="1930661" y="1429117"/>
          <a:ext cx="771616" cy="5144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MX" sz="900" kern="1200"/>
            <a:t>Treatment:</a:t>
          </a:r>
        </a:p>
        <a:p>
          <a:pPr marL="0" lvl="0" indent="0" algn="l" defTabSz="400050">
            <a:lnSpc>
              <a:spcPct val="90000"/>
            </a:lnSpc>
            <a:spcBef>
              <a:spcPct val="0"/>
            </a:spcBef>
            <a:spcAft>
              <a:spcPct val="35000"/>
            </a:spcAft>
            <a:buNone/>
          </a:pPr>
          <a:r>
            <a:rPr lang="es-MX" sz="900" kern="1200"/>
            <a:t>Identification</a:t>
          </a:r>
        </a:p>
      </dsp:txBody>
      <dsp:txXfrm>
        <a:off x="1930661" y="1429117"/>
        <a:ext cx="771616" cy="514410"/>
      </dsp:txXfrm>
    </dsp:sp>
    <dsp:sp modelId="{2CA600BD-FF2B-4023-A506-AE7EF135DE6F}">
      <dsp:nvSpPr>
        <dsp:cNvPr id="0" name=""/>
        <dsp:cNvSpPr/>
      </dsp:nvSpPr>
      <dsp:spPr>
        <a:xfrm>
          <a:off x="3457108" y="753953"/>
          <a:ext cx="514410" cy="514410"/>
        </a:xfrm>
        <a:prstGeom prst="ellipse">
          <a:avLst/>
        </a:prstGeom>
        <a:blipFill>
          <a:blip xmlns:r="http://schemas.openxmlformats.org/officeDocument/2006/relationships"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00DAD56-711C-4FAF-8413-201F6C95163D}">
      <dsp:nvSpPr>
        <dsp:cNvPr id="0" name=""/>
        <dsp:cNvSpPr/>
      </dsp:nvSpPr>
      <dsp:spPr>
        <a:xfrm>
          <a:off x="4102767" y="710748"/>
          <a:ext cx="1095965" cy="5144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MX" sz="900" kern="1200"/>
            <a:t>Treatment:</a:t>
          </a:r>
        </a:p>
        <a:p>
          <a:pPr marL="0" lvl="0" indent="0" algn="l" defTabSz="400050">
            <a:lnSpc>
              <a:spcPct val="90000"/>
            </a:lnSpc>
            <a:spcBef>
              <a:spcPct val="0"/>
            </a:spcBef>
            <a:spcAft>
              <a:spcPct val="35000"/>
            </a:spcAft>
            <a:buNone/>
          </a:pPr>
          <a:r>
            <a:rPr lang="es-MX" sz="900" kern="1200"/>
            <a:t>Yearly + Cumulative</a:t>
          </a:r>
        </a:p>
      </dsp:txBody>
      <dsp:txXfrm>
        <a:off x="4102767" y="710748"/>
        <a:ext cx="1095965" cy="514410"/>
      </dsp:txXfrm>
    </dsp:sp>
    <dsp:sp modelId="{F3D0D45A-4984-4107-BEC3-3C31EC07173C}">
      <dsp:nvSpPr>
        <dsp:cNvPr id="0" name=""/>
        <dsp:cNvSpPr/>
      </dsp:nvSpPr>
      <dsp:spPr>
        <a:xfrm>
          <a:off x="2830880" y="1430403"/>
          <a:ext cx="514410" cy="514410"/>
        </a:xfrm>
        <a:prstGeom prst="ellipse">
          <a:avLst/>
        </a:prstGeom>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A8FD46B-4DEB-4E0C-B418-3310DDEC2BBA}">
      <dsp:nvSpPr>
        <dsp:cNvPr id="0" name=""/>
        <dsp:cNvSpPr/>
      </dsp:nvSpPr>
      <dsp:spPr>
        <a:xfrm>
          <a:off x="3345291" y="1429117"/>
          <a:ext cx="771616" cy="5144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MX" sz="900" kern="1200"/>
            <a:t>Control:</a:t>
          </a:r>
        </a:p>
        <a:p>
          <a:pPr marL="0" lvl="0" indent="0" algn="l" defTabSz="400050">
            <a:lnSpc>
              <a:spcPct val="90000"/>
            </a:lnSpc>
            <a:spcBef>
              <a:spcPct val="0"/>
            </a:spcBef>
            <a:spcAft>
              <a:spcPct val="35000"/>
            </a:spcAft>
            <a:buNone/>
          </a:pPr>
          <a:r>
            <a:rPr lang="es-MX" sz="900" kern="1200"/>
            <a:t>Blind</a:t>
          </a:r>
        </a:p>
      </dsp:txBody>
      <dsp:txXfrm>
        <a:off x="3345291" y="1429117"/>
        <a:ext cx="771616" cy="514410"/>
      </dsp:txXfrm>
    </dsp:sp>
    <dsp:sp modelId="{675BD21B-B4C9-4725-A0C6-F0788A178B0F}">
      <dsp:nvSpPr>
        <dsp:cNvPr id="0" name=""/>
        <dsp:cNvSpPr/>
      </dsp:nvSpPr>
      <dsp:spPr>
        <a:xfrm>
          <a:off x="4245510" y="1430403"/>
          <a:ext cx="514410" cy="514410"/>
        </a:xfrm>
        <a:prstGeom prst="ellipse">
          <a:avLst/>
        </a:prstGeom>
        <a:blipFill>
          <a:blip xmlns:r="http://schemas.openxmlformats.org/officeDocument/2006/relationships"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E2C5470-4364-4EA8-B2F9-DC0FC8C83607}">
      <dsp:nvSpPr>
        <dsp:cNvPr id="0" name=""/>
        <dsp:cNvSpPr/>
      </dsp:nvSpPr>
      <dsp:spPr>
        <a:xfrm>
          <a:off x="4759921" y="1429117"/>
          <a:ext cx="771616" cy="5144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MX" sz="900" kern="1200"/>
            <a:t>Treatment:</a:t>
          </a:r>
        </a:p>
        <a:p>
          <a:pPr marL="0" lvl="0" indent="0" algn="l" defTabSz="400050">
            <a:lnSpc>
              <a:spcPct val="90000"/>
            </a:lnSpc>
            <a:spcBef>
              <a:spcPct val="0"/>
            </a:spcBef>
            <a:spcAft>
              <a:spcPct val="35000"/>
            </a:spcAft>
            <a:buNone/>
          </a:pPr>
          <a:r>
            <a:rPr lang="es-MX" sz="900" kern="1200"/>
            <a:t>Identification</a:t>
          </a:r>
        </a:p>
      </dsp:txBody>
      <dsp:txXfrm>
        <a:off x="4759921" y="1429117"/>
        <a:ext cx="771616" cy="514410"/>
      </dsp:txXfrm>
    </dsp:sp>
  </dsp:spTree>
</dsp:drawing>
</file>

<file path=word/diagrams/layout1.xml><?xml version="1.0" encoding="utf-8"?>
<dgm:layoutDef xmlns:dgm="http://schemas.openxmlformats.org/drawingml/2006/diagram" xmlns:a="http://schemas.openxmlformats.org/drawingml/2006/main" uniqueId="urn:microsoft.com/office/officeart/2009/layout/CirclePictureHierarchy">
  <dgm:title val=""/>
  <dgm:desc val=""/>
  <dgm:catLst>
    <dgm:cat type="hierarchy" pri="1750"/>
    <dgm:cat type="picture" pri="23000"/>
    <dgm:cat type="pictureconvert" pri="2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5"/>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h" for="ch" forName="image" refType="h" fact="0.8"/>
              <dgm:constr type="w" for="ch" forName="image" refType="h" refFor="ch" refForName="image"/>
              <dgm:constr type="t" for="ch" forName="image" refType="h" fact="0.1"/>
              <dgm:constr type="l" for="ch" forName="image"/>
              <dgm:constr type="w" for="ch" forName="text" refType="w" fact="0.6"/>
              <dgm:constr type="h" for="ch" forName="text" refType="h" fact="0.8"/>
              <dgm:constr type="t" for="ch" forName="text" refType="w" fact="0.04"/>
              <dgm:constr type="l" for="ch" forName="text" refType="w" fact="0.4"/>
            </dgm:constrLst>
            <dgm:ruleLst/>
            <dgm:layoutNode name="image" styleLbl="node0">
              <dgm:alg type="sp"/>
              <dgm:shape xmlns:r="http://schemas.openxmlformats.org/officeDocument/2006/relationships" type="ellipse" r:blip="" blipPhldr="1">
                <dgm:adjLst/>
              </dgm:shape>
              <dgm:presOf/>
              <dgm:constrLst/>
              <dgm:ruleLst/>
            </dgm:layoutNode>
            <dgm:layoutNode name="text" styleLbl="revTx">
              <dgm:varLst>
                <dgm:chPref val="3"/>
              </dgm:varLst>
              <dgm:alg type="tx">
                <dgm:param type="parTxLTRAlign" val="l"/>
                <dgm:param type="parTxRTLAlign" val="r"/>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image"/>
                    <dgm:param type="dstNode" val="image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h" for="ch" forName="image2" refType="h" fact="0.8"/>
                      <dgm:constr type="w" for="ch" forName="image2" refType="h" refFor="ch" refForName="image2"/>
                      <dgm:constr type="t" for="ch" forName="image2" refType="h" fact="0.1"/>
                      <dgm:constr type="l" for="ch" forName="image2"/>
                      <dgm:constr type="w" for="ch" forName="text2" refType="w" fact="0.6"/>
                      <dgm:constr type="h" for="ch" forName="text2" refType="h" fact="0.8"/>
                      <dgm:constr type="t" for="ch" forName="text2" refType="w" fact="0.04"/>
                      <dgm:constr type="l" for="ch" forName="text2" refType="w" fact="0.4"/>
                    </dgm:constrLst>
                    <dgm:ruleLst/>
                    <dgm:layoutNode name="image2">
                      <dgm:alg type="sp"/>
                      <dgm:shape xmlns:r="http://schemas.openxmlformats.org/officeDocument/2006/relationships" type="ellipse" r:blip="" blipPhldr="1">
                        <dgm:adjLst/>
                      </dgm:shape>
                      <dgm:presOf/>
                      <dgm:constrLst/>
                      <dgm:ruleLst/>
                    </dgm:layoutNode>
                    <dgm:layoutNode name="text2" styleLbl="revTx">
                      <dgm:varLst>
                        <dgm:chPref val="3"/>
                      </dgm:varLst>
                      <dgm:alg type="tx">
                        <dgm:param type="parTxLTRAlign" val="l"/>
                        <dgm:param type="parTxRTLAlign" val="r"/>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image2"/>
                            <dgm:param type="dstNode" val="image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h" for="ch" forName="image3" refType="h" fact="0.8"/>
                              <dgm:constr type="w" for="ch" forName="image3" refType="h" refFor="ch" refForName="image3"/>
                              <dgm:constr type="t" for="ch" forName="image3" refType="h" fact="0.1"/>
                              <dgm:constr type="l" for="ch" forName="image3"/>
                              <dgm:constr type="w" for="ch" forName="text3" refType="w" fact="0.6"/>
                              <dgm:constr type="h" for="ch" forName="text3" refType="h" fact="0.8"/>
                              <dgm:constr type="t" for="ch" forName="text3" refType="w" fact="0.04"/>
                              <dgm:constr type="l" for="ch" forName="text3" refType="w" fact="0.4"/>
                            </dgm:constrLst>
                            <dgm:ruleLst/>
                            <dgm:layoutNode name="image3">
                              <dgm:alg type="sp"/>
                              <dgm:shape xmlns:r="http://schemas.openxmlformats.org/officeDocument/2006/relationships" type="ellipse" r:blip="" blipPhldr="1">
                                <dgm:adjLst/>
                              </dgm:shape>
                              <dgm:presOf/>
                              <dgm:constrLst/>
                              <dgm:ruleLst/>
                            </dgm:layoutNode>
                            <dgm:layoutNode name="text3" styleLbl="revTx">
                              <dgm:varLst>
                                <dgm:chPref val="3"/>
                              </dgm:varLst>
                              <dgm:alg type="tx">
                                <dgm:param type="parTxLTRAlign" val="l"/>
                                <dgm:param type="parTxRTLAlign" val="r"/>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image3"/>
                                        <dgm:param type="dstNode" val="image4"/>
                                      </dgm:alg>
                                    </dgm:if>
                                    <dgm:else name="Name26">
                                      <dgm:alg type="conn">
                                        <dgm:param type="dim" val="1D"/>
                                        <dgm:param type="endSty" val="noArr"/>
                                        <dgm:param type="connRout" val="bend"/>
                                        <dgm:param type="bendPt" val="end"/>
                                        <dgm:param type="begPts" val="bCtr"/>
                                        <dgm:param type="endPts" val="tCtr"/>
                                        <dgm:param type="srcNode" val="image4"/>
                                        <dgm:param type="dstNode" val="image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h" for="ch" forName="image4" refType="h" fact="0.8"/>
                                      <dgm:constr type="w" for="ch" forName="image4" refType="h" refFor="ch" refForName="image4"/>
                                      <dgm:constr type="t" for="ch" forName="image4" refType="h" fact="0.1"/>
                                      <dgm:constr type="l" for="ch" forName="image4"/>
                                      <dgm:constr type="w" for="ch" forName="text4" refType="w" fact="0.6"/>
                                      <dgm:constr type="h" for="ch" forName="text4" refType="h" fact="0.8"/>
                                      <dgm:constr type="t" for="ch" forName="text4" refType="w" fact="0.04"/>
                                      <dgm:constr type="l" for="ch" forName="text4" refType="w" fact="0.4"/>
                                    </dgm:constrLst>
                                    <dgm:ruleLst/>
                                    <dgm:layoutNode name="image4">
                                      <dgm:alg type="sp"/>
                                      <dgm:shape xmlns:r="http://schemas.openxmlformats.org/officeDocument/2006/relationships" type="ellipse" r:blip="" blipPhldr="1">
                                        <dgm:adjLst/>
                                      </dgm:shape>
                                      <dgm:presOf/>
                                      <dgm:constrLst/>
                                      <dgm:ruleLst/>
                                    </dgm:layoutNode>
                                    <dgm:layoutNode name="text4" styleLbl="revTx">
                                      <dgm:varLst>
                                        <dgm:chPref val="3"/>
                                      </dgm:varLst>
                                      <dgm:alg type="tx">
                                        <dgm:param type="parTxLTRAlign" val="l"/>
                                        <dgm:param type="parTxRTLAlign" val="r"/>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9/layout/CirclePictureHierarchy">
  <dgm:title val=""/>
  <dgm:desc val=""/>
  <dgm:catLst>
    <dgm:cat type="hierarchy" pri="1750"/>
    <dgm:cat type="picture" pri="23000"/>
    <dgm:cat type="pictureconvert" pri="2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5"/>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h" for="ch" forName="image" refType="h" fact="0.8"/>
              <dgm:constr type="w" for="ch" forName="image" refType="h" refFor="ch" refForName="image"/>
              <dgm:constr type="t" for="ch" forName="image" refType="h" fact="0.1"/>
              <dgm:constr type="l" for="ch" forName="image"/>
              <dgm:constr type="w" for="ch" forName="text" refType="w" fact="0.6"/>
              <dgm:constr type="h" for="ch" forName="text" refType="h" fact="0.8"/>
              <dgm:constr type="t" for="ch" forName="text" refType="w" fact="0.04"/>
              <dgm:constr type="l" for="ch" forName="text" refType="w" fact="0.4"/>
            </dgm:constrLst>
            <dgm:ruleLst/>
            <dgm:layoutNode name="image" styleLbl="node0">
              <dgm:alg type="sp"/>
              <dgm:shape xmlns:r="http://schemas.openxmlformats.org/officeDocument/2006/relationships" type="ellipse" r:blip="" blipPhldr="1">
                <dgm:adjLst/>
              </dgm:shape>
              <dgm:presOf/>
              <dgm:constrLst/>
              <dgm:ruleLst/>
            </dgm:layoutNode>
            <dgm:layoutNode name="text" styleLbl="revTx">
              <dgm:varLst>
                <dgm:chPref val="3"/>
              </dgm:varLst>
              <dgm:alg type="tx">
                <dgm:param type="parTxLTRAlign" val="l"/>
                <dgm:param type="parTxRTLAlign" val="r"/>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image"/>
                    <dgm:param type="dstNode" val="image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h" for="ch" forName="image2" refType="h" fact="0.8"/>
                      <dgm:constr type="w" for="ch" forName="image2" refType="h" refFor="ch" refForName="image2"/>
                      <dgm:constr type="t" for="ch" forName="image2" refType="h" fact="0.1"/>
                      <dgm:constr type="l" for="ch" forName="image2"/>
                      <dgm:constr type="w" for="ch" forName="text2" refType="w" fact="0.6"/>
                      <dgm:constr type="h" for="ch" forName="text2" refType="h" fact="0.8"/>
                      <dgm:constr type="t" for="ch" forName="text2" refType="w" fact="0.04"/>
                      <dgm:constr type="l" for="ch" forName="text2" refType="w" fact="0.4"/>
                    </dgm:constrLst>
                    <dgm:ruleLst/>
                    <dgm:layoutNode name="image2">
                      <dgm:alg type="sp"/>
                      <dgm:shape xmlns:r="http://schemas.openxmlformats.org/officeDocument/2006/relationships" type="ellipse" r:blip="" blipPhldr="1">
                        <dgm:adjLst/>
                      </dgm:shape>
                      <dgm:presOf/>
                      <dgm:constrLst/>
                      <dgm:ruleLst/>
                    </dgm:layoutNode>
                    <dgm:layoutNode name="text2" styleLbl="revTx">
                      <dgm:varLst>
                        <dgm:chPref val="3"/>
                      </dgm:varLst>
                      <dgm:alg type="tx">
                        <dgm:param type="parTxLTRAlign" val="l"/>
                        <dgm:param type="parTxRTLAlign" val="r"/>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image2"/>
                            <dgm:param type="dstNode" val="image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h" for="ch" forName="image3" refType="h" fact="0.8"/>
                              <dgm:constr type="w" for="ch" forName="image3" refType="h" refFor="ch" refForName="image3"/>
                              <dgm:constr type="t" for="ch" forName="image3" refType="h" fact="0.1"/>
                              <dgm:constr type="l" for="ch" forName="image3"/>
                              <dgm:constr type="w" for="ch" forName="text3" refType="w" fact="0.6"/>
                              <dgm:constr type="h" for="ch" forName="text3" refType="h" fact="0.8"/>
                              <dgm:constr type="t" for="ch" forName="text3" refType="w" fact="0.04"/>
                              <dgm:constr type="l" for="ch" forName="text3" refType="w" fact="0.4"/>
                            </dgm:constrLst>
                            <dgm:ruleLst/>
                            <dgm:layoutNode name="image3">
                              <dgm:alg type="sp"/>
                              <dgm:shape xmlns:r="http://schemas.openxmlformats.org/officeDocument/2006/relationships" type="ellipse" r:blip="" blipPhldr="1">
                                <dgm:adjLst/>
                              </dgm:shape>
                              <dgm:presOf/>
                              <dgm:constrLst/>
                              <dgm:ruleLst/>
                            </dgm:layoutNode>
                            <dgm:layoutNode name="text3" styleLbl="revTx">
                              <dgm:varLst>
                                <dgm:chPref val="3"/>
                              </dgm:varLst>
                              <dgm:alg type="tx">
                                <dgm:param type="parTxLTRAlign" val="l"/>
                                <dgm:param type="parTxRTLAlign" val="r"/>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image3"/>
                                        <dgm:param type="dstNode" val="image4"/>
                                      </dgm:alg>
                                    </dgm:if>
                                    <dgm:else name="Name26">
                                      <dgm:alg type="conn">
                                        <dgm:param type="dim" val="1D"/>
                                        <dgm:param type="endSty" val="noArr"/>
                                        <dgm:param type="connRout" val="bend"/>
                                        <dgm:param type="bendPt" val="end"/>
                                        <dgm:param type="begPts" val="bCtr"/>
                                        <dgm:param type="endPts" val="tCtr"/>
                                        <dgm:param type="srcNode" val="image4"/>
                                        <dgm:param type="dstNode" val="image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h" for="ch" forName="image4" refType="h" fact="0.8"/>
                                      <dgm:constr type="w" for="ch" forName="image4" refType="h" refFor="ch" refForName="image4"/>
                                      <dgm:constr type="t" for="ch" forName="image4" refType="h" fact="0.1"/>
                                      <dgm:constr type="l" for="ch" forName="image4"/>
                                      <dgm:constr type="w" for="ch" forName="text4" refType="w" fact="0.6"/>
                                      <dgm:constr type="h" for="ch" forName="text4" refType="h" fact="0.8"/>
                                      <dgm:constr type="t" for="ch" forName="text4" refType="w" fact="0.04"/>
                                      <dgm:constr type="l" for="ch" forName="text4" refType="w" fact="0.4"/>
                                    </dgm:constrLst>
                                    <dgm:ruleLst/>
                                    <dgm:layoutNode name="image4">
                                      <dgm:alg type="sp"/>
                                      <dgm:shape xmlns:r="http://schemas.openxmlformats.org/officeDocument/2006/relationships" type="ellipse" r:blip="" blipPhldr="1">
                                        <dgm:adjLst/>
                                      </dgm:shape>
                                      <dgm:presOf/>
                                      <dgm:constrLst/>
                                      <dgm:ruleLst/>
                                    </dgm:layoutNode>
                                    <dgm:layoutNode name="text4" styleLbl="revTx">
                                      <dgm:varLst>
                                        <dgm:chPref val="3"/>
                                      </dgm:varLst>
                                      <dgm:alg type="tx">
                                        <dgm:param type="parTxLTRAlign" val="l"/>
                                        <dgm:param type="parTxRTLAlign" val="r"/>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A83C05-6255-4A0C-A2A4-48838FA3E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31</TotalTime>
  <Pages>14</Pages>
  <Words>5093</Words>
  <Characters>28015</Characters>
  <Application>Microsoft Office Word</Application>
  <DocSecurity>0</DocSecurity>
  <Lines>233</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Alejandro Bonfil Penella</dc:creator>
  <cp:keywords/>
  <dc:description/>
  <cp:lastModifiedBy>Daniel Alejandro Bonfil Penella</cp:lastModifiedBy>
  <cp:revision>771</cp:revision>
  <dcterms:created xsi:type="dcterms:W3CDTF">2023-09-05T14:57:00Z</dcterms:created>
  <dcterms:modified xsi:type="dcterms:W3CDTF">2023-09-21T16:39:00Z</dcterms:modified>
</cp:coreProperties>
</file>